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60FAB" w:rsidRPr="009F15E9" w:rsidRDefault="00B60FAB" w:rsidP="00B60FAB">
      <w:pPr>
        <w:spacing w:line="480" w:lineRule="auto"/>
        <w:rPr>
          <w:b/>
          <w:sz w:val="32"/>
          <w:szCs w:val="32"/>
        </w:rPr>
      </w:pPr>
      <w:r>
        <w:rPr>
          <w:b/>
          <w:sz w:val="32"/>
          <w:szCs w:val="32"/>
        </w:rPr>
        <w:t>Supplementary Materials (Not for Publication)</w:t>
      </w:r>
    </w:p>
    <w:tbl>
      <w:tblPr>
        <w:tblpPr w:leftFromText="187" w:rightFromText="187" w:vertAnchor="text" w:horzAnchor="page" w:tblpX="1189" w:tblpY="331"/>
        <w:tblW w:w="99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0"/>
        <w:gridCol w:w="2340"/>
        <w:gridCol w:w="2430"/>
        <w:gridCol w:w="1890"/>
      </w:tblGrid>
      <w:tr w:rsidR="00B60FAB" w:rsidRPr="008269B6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spacing w:before="200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243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8269B6" w:rsidTr="00FF5E2C">
        <w:trPr>
          <w:trHeight w:val="494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 xml:space="preserve">Year in Vacancy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</w:t>
            </w:r>
            <w:r w:rsidRPr="0019082C">
              <w:rPr>
                <w:rFonts w:eastAsia="Times New Roman" w:cs="Times New Roman"/>
                <w:b/>
                <w:color w:val="000000"/>
              </w:rPr>
              <w:t>0.115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61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47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27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0.06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47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 xml:space="preserve">Year in Congress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</w:t>
            </w:r>
            <w:r w:rsidRPr="0019082C">
              <w:rPr>
                <w:rFonts w:eastAsia="Times New Roman" w:cs="Times New Roman"/>
                <w:b/>
                <w:color w:val="000000"/>
              </w:rPr>
              <w:t>0.225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115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8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52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  </w:t>
            </w:r>
            <w:r w:rsidRPr="0019082C">
              <w:rPr>
                <w:rFonts w:eastAsia="Times New Roman" w:cs="Times New Roman"/>
                <w:b/>
                <w:color w:val="000000"/>
              </w:rPr>
              <w:t>0.169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78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-Filibuster Distance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    </w:t>
            </w:r>
            <w:r w:rsidRPr="0019082C">
              <w:rPr>
                <w:rFonts w:eastAsia="Times New Roman" w:cs="Times New Roman"/>
                <w:color w:val="000000"/>
              </w:rPr>
              <w:t>3.043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564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203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228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27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368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Divided Government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3.670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4.228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50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307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1.789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757)</w:t>
            </w:r>
          </w:p>
        </w:tc>
      </w:tr>
      <w:tr w:rsidR="00B60FAB" w:rsidRPr="008269B6" w:rsidTr="00FF5E2C">
        <w:trPr>
          <w:trHeight w:val="620"/>
        </w:trPr>
        <w:tc>
          <w:tcPr>
            <w:tcW w:w="3240" w:type="dxa"/>
            <w:shd w:val="clear" w:color="auto" w:fill="auto"/>
            <w:noWrap/>
            <w:hideMark/>
          </w:tcPr>
          <w:p w:rsidR="00B60FAB" w:rsidRDefault="00B60FAB" w:rsidP="00FF5E2C">
            <w:pPr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President-Filibuster Distance</w:t>
            </w:r>
            <w:r w:rsidRPr="0019082C">
              <w:rPr>
                <w:rFonts w:eastAsia="Times New Roman" w:cs="Times New Roman"/>
                <w:color w:val="000000"/>
              </w:rPr>
              <w:t xml:space="preserve"> </w:t>
            </w:r>
          </w:p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x </w:t>
            </w:r>
            <w:r w:rsidRPr="0019082C">
              <w:rPr>
                <w:rFonts w:eastAsia="Times New Roman" w:cs="Times New Roman"/>
                <w:color w:val="000000"/>
              </w:rPr>
              <w:t xml:space="preserve">Divided Government                                                    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57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842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1.749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556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1.26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856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Tier One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18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259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3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8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73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Tier Two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28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2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40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5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5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5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ial Approval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05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5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1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3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0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4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Nomination Attempt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67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98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82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43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3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's First Term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79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99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7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95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9)</w:t>
            </w:r>
          </w:p>
        </w:tc>
      </w:tr>
      <w:tr w:rsidR="00B60FAB" w:rsidRPr="008269B6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Constant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</w:t>
            </w:r>
            <w:r w:rsidRPr="0019082C">
              <w:rPr>
                <w:rFonts w:eastAsia="Times New Roman" w:cs="Times New Roman"/>
                <w:color w:val="000000"/>
              </w:rPr>
              <w:t>-6.300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855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69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330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8269B6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1.111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539)</w:t>
            </w:r>
          </w:p>
        </w:tc>
      </w:tr>
      <w:tr w:rsidR="00B60FAB" w:rsidRPr="008269B6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i/>
                <w:color w:val="000000"/>
              </w:rPr>
              <w:t>F</w:t>
            </w:r>
            <w:r>
              <w:rPr>
                <w:rFonts w:eastAsia="Times New Roman" w:cs="Times New Roman"/>
                <w:color w:val="000000"/>
              </w:rPr>
              <w:t>-Test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 </w:t>
            </w:r>
            <w:r w:rsidRPr="0019082C">
              <w:rPr>
                <w:rFonts w:eastAsia="Times New Roman" w:cs="Times New Roman"/>
                <w:color w:val="000000"/>
              </w:rPr>
              <w:t>6.424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1.834</w:t>
            </w:r>
            <w:r>
              <w:rPr>
                <w:rFonts w:eastAsia="Times New Roman" w:cs="Times New Roman"/>
                <w:color w:val="000000"/>
              </w:rPr>
              <w:t>*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1.934</w:t>
            </w:r>
            <w:r>
              <w:rPr>
                <w:rFonts w:eastAsia="Times New Roman" w:cs="Times New Roman"/>
                <w:color w:val="000000"/>
              </w:rPr>
              <w:t>**</w:t>
            </w:r>
          </w:p>
        </w:tc>
      </w:tr>
      <w:tr w:rsidR="00B60FAB" w:rsidRPr="008269B6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R</w:t>
            </w:r>
            <w:r>
              <w:rPr>
                <w:rFonts w:eastAsia="Times New Roman" w:cs="Times New Roman"/>
                <w:color w:val="000000"/>
                <w:vertAlign w:val="superscript"/>
              </w:rPr>
              <w:t>2</w:t>
            </w:r>
            <w:r w:rsidRPr="0019082C">
              <w:rPr>
                <w:rFonts w:eastAsia="Times New Roman" w:cs="Times New Roman"/>
                <w:color w:val="000000"/>
              </w:rPr>
              <w:t xml:space="preserve">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60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18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23</w:t>
            </w:r>
          </w:p>
        </w:tc>
      </w:tr>
      <w:tr w:rsidR="00B60FAB" w:rsidRPr="008269B6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Number of </w:t>
            </w:r>
            <w:r>
              <w:rPr>
                <w:rFonts w:eastAsia="Times New Roman" w:cs="Times New Roman"/>
                <w:color w:val="000000"/>
              </w:rPr>
              <w:t>Nominations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49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49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49</w:t>
            </w:r>
          </w:p>
        </w:tc>
      </w:tr>
    </w:tbl>
    <w:p w:rsidR="00B60FAB" w:rsidRDefault="00B60FAB" w:rsidP="00B60FAB">
      <w:pPr>
        <w:jc w:val="center"/>
        <w:rPr>
          <w:b/>
        </w:rPr>
      </w:pPr>
      <w:r>
        <w:rPr>
          <w:b/>
        </w:rPr>
        <w:t>Table A-1: OLS Models of Nominee Ideology</w:t>
      </w:r>
    </w:p>
    <w:p w:rsidR="00B60FAB" w:rsidRDefault="00B60FAB" w:rsidP="00663DED">
      <w:pPr>
        <w:ind w:left="-360"/>
      </w:pPr>
      <w:r w:rsidRPr="0019082C">
        <w:rPr>
          <w:i/>
        </w:rPr>
        <w:t>Note</w:t>
      </w:r>
      <w:r>
        <w:t xml:space="preserve">: </w:t>
      </w:r>
      <w:r w:rsidRPr="0019082C">
        <w:t>Standard</w:t>
      </w:r>
      <w:r>
        <w:t xml:space="preserve"> errors clustered on vacancy-attempt in parentheses.</w:t>
      </w:r>
      <w:r w:rsidR="00663DED">
        <w:t xml:space="preserve"> </w:t>
      </w:r>
      <w:r>
        <w:t xml:space="preserve">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  <w:bookmarkStart w:id="0" w:name="_GoBack"/>
    </w:p>
    <w:bookmarkEnd w:id="0"/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rPr>
          <w:b/>
        </w:rPr>
      </w:pPr>
    </w:p>
    <w:p w:rsidR="00B60FAB" w:rsidRDefault="00B60FAB" w:rsidP="00B60FAB">
      <w:pPr>
        <w:rPr>
          <w:b/>
        </w:rPr>
      </w:pPr>
    </w:p>
    <w:p w:rsidR="00B60FAB" w:rsidRDefault="00B60FAB" w:rsidP="00B60FAB">
      <w:pPr>
        <w:jc w:val="center"/>
        <w:rPr>
          <w:b/>
        </w:rPr>
      </w:pPr>
      <w:r>
        <w:rPr>
          <w:b/>
        </w:rPr>
        <w:lastRenderedPageBreak/>
        <w:t>Table A-2: OLS Models of Nominee Ideology</w:t>
      </w:r>
    </w:p>
    <w:p w:rsidR="00B60FAB" w:rsidRPr="002D733D" w:rsidRDefault="00B60FAB" w:rsidP="00B60FAB">
      <w:pPr>
        <w:jc w:val="center"/>
        <w:rPr>
          <w:b/>
        </w:rPr>
      </w:pPr>
      <w:r>
        <w:rPr>
          <w:b/>
        </w:rPr>
        <w:t xml:space="preserve">(Including </w:t>
      </w:r>
      <w:r>
        <w:rPr>
          <w:b/>
          <w:i/>
        </w:rPr>
        <w:t>President-Agency Agreement</w:t>
      </w:r>
      <w:r>
        <w:rPr>
          <w:b/>
        </w:rPr>
        <w:t>)</w:t>
      </w:r>
    </w:p>
    <w:tbl>
      <w:tblPr>
        <w:tblW w:w="9900" w:type="dxa"/>
        <w:tblInd w:w="-2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0"/>
        <w:gridCol w:w="2340"/>
        <w:gridCol w:w="2430"/>
        <w:gridCol w:w="1890"/>
      </w:tblGrid>
      <w:tr w:rsidR="00B60FAB" w:rsidRPr="00725BB2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spacing w:before="200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243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 xml:space="preserve">Year in Vacancy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</w:t>
            </w:r>
            <w:r w:rsidRPr="0019082C">
              <w:rPr>
                <w:rFonts w:eastAsia="Times New Roman" w:cs="Times New Roman"/>
                <w:b/>
                <w:color w:val="000000"/>
              </w:rPr>
              <w:t>0.116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62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47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27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0.06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47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 xml:space="preserve">Year in Congress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  </w:t>
            </w:r>
            <w:r w:rsidRPr="0019082C">
              <w:rPr>
                <w:rFonts w:eastAsia="Times New Roman" w:cs="Times New Roman"/>
                <w:b/>
                <w:color w:val="000000"/>
              </w:rPr>
              <w:t>0.266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117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</w:t>
            </w:r>
            <w:r w:rsidRPr="0019082C">
              <w:rPr>
                <w:rFonts w:eastAsia="Times New Roman" w:cs="Times New Roman"/>
                <w:b/>
                <w:color w:val="000000"/>
              </w:rPr>
              <w:t>-0.113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52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b/>
                <w:color w:val="000000"/>
              </w:rPr>
            </w:pPr>
            <w:r>
              <w:rPr>
                <w:rFonts w:eastAsia="Times New Roman" w:cs="Times New Roman"/>
                <w:b/>
                <w:color w:val="000000"/>
              </w:rPr>
              <w:t xml:space="preserve">     </w:t>
            </w:r>
            <w:r w:rsidRPr="0019082C">
              <w:rPr>
                <w:rFonts w:eastAsia="Times New Roman" w:cs="Times New Roman"/>
                <w:b/>
                <w:color w:val="000000"/>
              </w:rPr>
              <w:t>0.209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80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-Filibuster Distance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  </w:t>
            </w:r>
            <w:r w:rsidRPr="0019082C">
              <w:rPr>
                <w:rFonts w:eastAsia="Times New Roman" w:cs="Times New Roman"/>
                <w:color w:val="000000"/>
              </w:rPr>
              <w:t>2.856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598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26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23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98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380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Divided Government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-</w:t>
            </w:r>
            <w:r w:rsidRPr="0019082C">
              <w:rPr>
                <w:rFonts w:eastAsia="Times New Roman" w:cs="Times New Roman"/>
                <w:color w:val="000000"/>
              </w:rPr>
              <w:t>3.74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4.247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691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33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2.180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767)</w:t>
            </w:r>
          </w:p>
        </w:tc>
      </w:tr>
      <w:tr w:rsidR="00B60FAB" w:rsidRPr="00725BB2" w:rsidTr="00FF5E2C">
        <w:trPr>
          <w:trHeight w:val="611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President-Filibuster Distance x</w:t>
            </w:r>
            <w:r w:rsidRPr="0019082C">
              <w:rPr>
                <w:rFonts w:eastAsia="Times New Roman" w:cs="Times New Roman"/>
                <w:color w:val="000000"/>
              </w:rPr>
              <w:t xml:space="preserve"> Divided Government                            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622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854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1.869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57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1.523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862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Tier One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7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265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1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85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12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73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Tier Two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4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3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23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5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34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4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ial Approval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0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5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1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3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07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4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-Agency Agreement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60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6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7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23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6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0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Nomination Attempt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74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97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86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3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47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2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President's First Term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62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80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30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6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247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8)</w:t>
            </w:r>
          </w:p>
        </w:tc>
      </w:tr>
      <w:tr w:rsidR="00B60FAB" w:rsidRPr="00725BB2" w:rsidTr="00FF5E2C">
        <w:trPr>
          <w:trHeight w:val="610"/>
        </w:trPr>
        <w:tc>
          <w:tcPr>
            <w:tcW w:w="3240" w:type="dxa"/>
            <w:shd w:val="clear" w:color="auto" w:fill="auto"/>
            <w:noWrap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Constant                                                                                      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 </w:t>
            </w:r>
            <w:r w:rsidRPr="0019082C">
              <w:rPr>
                <w:rFonts w:eastAsia="Times New Roman" w:cs="Times New Roman"/>
                <w:color w:val="000000"/>
              </w:rPr>
              <w:t>-6.001**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910)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221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344)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jc w:val="center"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1.013*</w:t>
            </w:r>
          </w:p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563)</w:t>
            </w:r>
          </w:p>
        </w:tc>
      </w:tr>
      <w:tr w:rsidR="00B60FAB" w:rsidRPr="00725BB2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i/>
                <w:color w:val="000000"/>
              </w:rPr>
              <w:t>F</w:t>
            </w:r>
            <w:r>
              <w:rPr>
                <w:rFonts w:eastAsia="Times New Roman" w:cs="Times New Roman"/>
                <w:color w:val="000000"/>
              </w:rPr>
              <w:t>-Test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    </w:t>
            </w:r>
            <w:r w:rsidRPr="0019082C">
              <w:rPr>
                <w:rFonts w:eastAsia="Times New Roman" w:cs="Times New Roman"/>
                <w:color w:val="000000"/>
              </w:rPr>
              <w:t>6.083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083</w:t>
            </w:r>
            <w:r>
              <w:rPr>
                <w:rFonts w:eastAsia="Times New Roman" w:cs="Times New Roman"/>
                <w:color w:val="000000"/>
              </w:rPr>
              <w:t>**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161</w:t>
            </w:r>
            <w:r>
              <w:rPr>
                <w:rFonts w:eastAsia="Times New Roman" w:cs="Times New Roman"/>
                <w:color w:val="000000"/>
              </w:rPr>
              <w:t>**</w:t>
            </w:r>
          </w:p>
        </w:tc>
      </w:tr>
      <w:tr w:rsidR="00B60FAB" w:rsidRPr="00725BB2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R</w:t>
            </w:r>
            <w:r>
              <w:rPr>
                <w:rFonts w:eastAsia="Times New Roman" w:cs="Times New Roman"/>
                <w:color w:val="000000"/>
                <w:vertAlign w:val="superscript"/>
              </w:rPr>
              <w:t>2</w:t>
            </w:r>
            <w:r w:rsidRPr="0019082C">
              <w:rPr>
                <w:rFonts w:eastAsia="Times New Roman" w:cs="Times New Roman"/>
                <w:color w:val="000000"/>
              </w:rPr>
              <w:t xml:space="preserve"> 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63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21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28</w:t>
            </w:r>
          </w:p>
        </w:tc>
      </w:tr>
      <w:tr w:rsidR="00B60FAB" w:rsidRPr="00725BB2" w:rsidTr="00FF5E2C">
        <w:trPr>
          <w:trHeight w:val="30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keepNext/>
              <w:keepLines/>
              <w:outlineLvl w:val="1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 xml:space="preserve">Number of </w:t>
            </w:r>
            <w:r>
              <w:rPr>
                <w:rFonts w:eastAsia="Times New Roman" w:cs="Times New Roman"/>
                <w:color w:val="000000"/>
              </w:rPr>
              <w:t>Nominations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28</w:t>
            </w:r>
          </w:p>
        </w:tc>
        <w:tc>
          <w:tcPr>
            <w:tcW w:w="243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28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B60FAB" w:rsidRPr="0019082C" w:rsidRDefault="00B60FAB" w:rsidP="00FF5E2C">
            <w:pPr>
              <w:jc w:val="center"/>
              <w:rPr>
                <w:rFonts w:eastAsia="Times New Roman" w:cs="Times New Roman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828</w:t>
            </w:r>
          </w:p>
        </w:tc>
      </w:tr>
    </w:tbl>
    <w:p w:rsidR="00B60FAB" w:rsidRDefault="00B60FAB" w:rsidP="00663DED">
      <w:pPr>
        <w:ind w:left="-360"/>
        <w:jc w:val="both"/>
      </w:pPr>
      <w:r w:rsidRPr="00663DED">
        <w:rPr>
          <w:i/>
        </w:rPr>
        <w:t>Note:</w:t>
      </w:r>
      <w:r>
        <w:t xml:space="preserve"> </w:t>
      </w:r>
      <w:r w:rsidRPr="00A53B3A">
        <w:rPr>
          <w:i/>
        </w:rPr>
        <w:t>President-Agency Agreement</w:t>
      </w:r>
      <w:r w:rsidRPr="00A72932">
        <w:t xml:space="preserve"> is coded 0 if the Clinton–Lewis</w:t>
      </w:r>
      <w:r>
        <w:t xml:space="preserve"> </w:t>
      </w:r>
      <w:r>
        <w:fldChar w:fldCharType="begin"/>
      </w:r>
      <w:r>
        <w:instrText xml:space="preserve"> ADDIN ZOTERO_ITEM CSL_CITATION {"citationID":"7H1VNAmc","properties":{"formattedCitation":"(Clinton and Lewis 2008)","plainCitation":"(Clinton and Lewis 2008)"},"citationItems":[{"id":212,"uris":["http://zotero.org/users/local/dO6KiGZV/items/W58KISRS"],"uri":["http://zotero.org/users/local/dO6KiGZV/items/W58KISRS"],"itemData":{"id":212,"type":"article-journal","title":"Expert Opinion, Agency Characteristics, and Agency Preferences","container-title":"Political Analysis","page":"3-20","volume":"16","issue":"1","author":[{"family":"Clinton","given":"Joshua D."},{"family":"Lewis","given":"David E."}],"issued":{"date-parts":[["2008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Clinton and Lewis 2008)</w:t>
      </w:r>
      <w:r>
        <w:fldChar w:fldCharType="end"/>
      </w:r>
      <w:r w:rsidRPr="00A72932">
        <w:t xml:space="preserve"> score </w:t>
      </w:r>
      <w:r>
        <w:t xml:space="preserve">for the agency in question </w:t>
      </w:r>
      <w:r w:rsidRPr="00A72932">
        <w:t>is in the interquartile range (suggesting a moderate agency), 1 if it is in the lowest (highest) quartile (indicating a more liberal [conservative] agency) and the President is a Democrat (Re</w:t>
      </w:r>
      <w:r>
        <w:t xml:space="preserve">publican) and, conversely, </w:t>
      </w:r>
      <w:r w:rsidR="00663DED">
        <w:t xml:space="preserve">    </w:t>
      </w:r>
      <w:r>
        <w:t>-</w:t>
      </w:r>
      <w:r w:rsidRPr="00A72932">
        <w:t>1 if the score is in the highest (lowest) quartile and the President is a Democrat (Republican).</w:t>
      </w:r>
      <w:r>
        <w:t xml:space="preserve"> </w:t>
      </w:r>
      <w:r w:rsidRPr="00A72932">
        <w:t>Standard errors clustered on vacancy-attempt in parentheses.</w:t>
      </w:r>
      <w:r w:rsidR="00663DED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>
      <w:pPr>
        <w:ind w:left="-360"/>
      </w:pPr>
    </w:p>
    <w:p w:rsidR="00B60FAB" w:rsidRDefault="00B60FAB" w:rsidP="00B60FAB">
      <w:pPr>
        <w:ind w:left="-360"/>
      </w:pPr>
    </w:p>
    <w:p w:rsidR="00B60FAB" w:rsidRDefault="00B60FAB" w:rsidP="00B60FAB">
      <w:pPr>
        <w:ind w:left="-360"/>
      </w:pPr>
    </w:p>
    <w:p w:rsidR="00B60FAB" w:rsidRDefault="00B60FAB" w:rsidP="00B60FAB">
      <w:pPr>
        <w:ind w:left="-360"/>
      </w:pPr>
    </w:p>
    <w:p w:rsidR="00B60FAB" w:rsidRPr="009F15E9" w:rsidRDefault="00B60FAB" w:rsidP="00B60FAB">
      <w:pPr>
        <w:jc w:val="center"/>
        <w:rPr>
          <w:b/>
        </w:rPr>
      </w:pPr>
      <w:r>
        <w:rPr>
          <w:b/>
        </w:rPr>
        <w:lastRenderedPageBreak/>
        <w:t xml:space="preserve">Table A-3: Heckman Selection Models of Executive Nominations and Nominee Ideology (Including </w:t>
      </w:r>
      <w:r>
        <w:rPr>
          <w:b/>
          <w:i/>
        </w:rPr>
        <w:t>President-Agency Agreement</w:t>
      </w:r>
      <w:r>
        <w:rPr>
          <w:b/>
        </w:rPr>
        <w:t>)</w:t>
      </w:r>
    </w:p>
    <w:tbl>
      <w:tblPr>
        <w:tblpPr w:leftFromText="187" w:rightFromText="187" w:vertAnchor="text" w:horzAnchor="page" w:tblpX="779" w:tblpY="1"/>
        <w:tblW w:w="108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260"/>
        <w:gridCol w:w="1222"/>
        <w:gridCol w:w="128"/>
        <w:gridCol w:w="1260"/>
        <w:gridCol w:w="1186"/>
        <w:gridCol w:w="128"/>
        <w:gridCol w:w="1170"/>
        <w:gridCol w:w="1350"/>
      </w:tblGrid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DB4D40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28" w:type="dxa"/>
          </w:tcPr>
          <w:p w:rsidR="00B60FAB" w:rsidRPr="0009734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28" w:type="dxa"/>
          </w:tcPr>
          <w:p w:rsidR="00B60FAB" w:rsidRPr="0009734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222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86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117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3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1C6A99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0.170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(0.068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-0.051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(0.01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50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26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4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1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0.072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47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049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13)</w:t>
            </w:r>
          </w:p>
        </w:tc>
      </w:tr>
      <w:tr w:rsidR="00B60FAB" w:rsidRPr="001C6A99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B60FAB" w:rsidRPr="001C6A99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 xml:space="preserve">Year in Congress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0.32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(0.125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-0.379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cs="Calibri"/>
                <w:b/>
                <w:color w:val="000000"/>
              </w:rPr>
              <w:t>(0.044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115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51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395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4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0.21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79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-0.397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  <w:r w:rsidRPr="0019082C">
              <w:rPr>
                <w:rFonts w:eastAsia="Times New Roman" w:cs="Times New Roman"/>
                <w:b/>
                <w:color w:val="000000"/>
              </w:rPr>
              <w:t>(0.041)</w:t>
            </w:r>
          </w:p>
        </w:tc>
      </w:tr>
      <w:tr w:rsidR="00B60FAB" w:rsidRPr="001C6A99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.047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742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800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6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30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237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822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6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0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393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82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62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14.208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6.289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7.856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1.05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3.190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412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7.88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057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3.30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2.925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7.902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057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President-Filibuste</w:t>
            </w:r>
            <w:r>
              <w:rPr>
                <w:rFonts w:cs="Calibri"/>
                <w:color w:val="000000"/>
              </w:rPr>
              <w:t>r Distance x Divided Government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9.594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4.219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5.285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706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2.20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624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5.30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71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2.27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1.965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5.316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710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1.060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466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715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0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6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0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71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8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90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715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3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133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31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120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28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3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6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29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52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5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29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05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6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03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3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3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06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4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3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01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President-Agency Agreement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4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8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14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1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7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23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1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5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0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12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285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16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109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34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91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2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3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4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5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1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113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34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137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86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77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29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6)</w:t>
            </w: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81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245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107)</w:t>
            </w:r>
          </w:p>
        </w:tc>
        <w:tc>
          <w:tcPr>
            <w:tcW w:w="1350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81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2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19082C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2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32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31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2)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Pending Nominations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0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0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0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0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0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00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53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7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5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6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55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61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1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1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0.006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55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00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6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85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5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23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5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121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3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6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7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0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7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10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71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57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5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7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8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71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8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19082C" w:rsidTr="00FF5E2C">
        <w:trPr>
          <w:trHeight w:val="300"/>
        </w:trPr>
        <w:tc>
          <w:tcPr>
            <w:tcW w:w="10854" w:type="dxa"/>
            <w:gridSpan w:val="9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19082C" w:rsidTr="00FF5E2C">
        <w:trPr>
          <w:trHeight w:val="300"/>
        </w:trPr>
        <w:tc>
          <w:tcPr>
            <w:tcW w:w="10854" w:type="dxa"/>
            <w:gridSpan w:val="9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222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126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86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</w:p>
        </w:tc>
        <w:tc>
          <w:tcPr>
            <w:tcW w:w="117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3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130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7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147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8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14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8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23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2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  <w:vAlign w:val="center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-0.01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eastAsia="Times New Roman" w:cs="Times New Roman"/>
                <w:color w:val="000000"/>
              </w:rPr>
              <w:t>(0.046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1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6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19082C">
              <w:rPr>
                <w:rFonts w:cs="Calibri"/>
                <w:color w:val="000000"/>
              </w:rPr>
              <w:t>Nondepartmental</w:t>
            </w:r>
            <w:proofErr w:type="spellEnd"/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52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3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80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4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7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54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DB4D40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71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2.848)</w:t>
            </w:r>
          </w:p>
        </w:tc>
        <w:tc>
          <w:tcPr>
            <w:tcW w:w="1222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4.454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260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528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481)</w:t>
            </w:r>
          </w:p>
        </w:tc>
        <w:tc>
          <w:tcPr>
            <w:tcW w:w="1186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4.502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260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319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793)</w:t>
            </w:r>
          </w:p>
        </w:tc>
        <w:tc>
          <w:tcPr>
            <w:tcW w:w="13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4.508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260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22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86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7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3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82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1.173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367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132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36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205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146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82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19082C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19082C">
              <w:rPr>
                <w:rFonts w:cs="Calibri"/>
                <w:color w:val="000000"/>
              </w:rPr>
              <w:t>)</w:t>
            </w:r>
          </w:p>
        </w:tc>
        <w:tc>
          <w:tcPr>
            <w:tcW w:w="2482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0.792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237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466**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79)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  <w:vMerge w:val="restart"/>
          </w:tcPr>
          <w:p w:rsidR="00B60FAB" w:rsidRPr="0019082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0.081*</w:t>
            </w: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(0.043)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82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  <w:vMerge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62.406***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5.858***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5.711***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482" w:type="dxa"/>
            <w:gridSpan w:val="2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 w:rsidRPr="0019082C">
              <w:rPr>
                <w:rFonts w:cs="Calibri"/>
                <w:color w:val="000000"/>
              </w:rPr>
              <w:t>13966.085</w:t>
            </w:r>
          </w:p>
        </w:tc>
        <w:tc>
          <w:tcPr>
            <w:tcW w:w="128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 w:rsidRPr="0019082C">
              <w:rPr>
                <w:rFonts w:cs="Calibri"/>
                <w:color w:val="000000"/>
              </w:rPr>
              <w:t>12638.451</w:t>
            </w:r>
          </w:p>
        </w:tc>
        <w:tc>
          <w:tcPr>
            <w:tcW w:w="128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 w:rsidRPr="0019082C">
              <w:rPr>
                <w:rFonts w:cs="Calibri"/>
                <w:color w:val="000000"/>
              </w:rPr>
              <w:t>13256.252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6758.826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6095.009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-6403.910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Number of Vacancy-Days                                                                         </w:t>
            </w: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56903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56903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256903</w:t>
            </w:r>
          </w:p>
        </w:tc>
      </w:tr>
      <w:tr w:rsidR="00B60FAB" w:rsidRPr="00DB4D40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48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828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828</w:t>
            </w:r>
          </w:p>
        </w:tc>
        <w:tc>
          <w:tcPr>
            <w:tcW w:w="12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520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>828</w:t>
            </w:r>
          </w:p>
        </w:tc>
      </w:tr>
    </w:tbl>
    <w:p w:rsidR="00B60FAB" w:rsidRPr="00A72932" w:rsidRDefault="00B60FAB" w:rsidP="00663DED">
      <w:pPr>
        <w:ind w:left="-720"/>
      </w:pPr>
      <w:r>
        <w:t xml:space="preserve">Note: </w:t>
      </w:r>
      <w:r w:rsidRPr="00A53B3A">
        <w:rPr>
          <w:i/>
        </w:rPr>
        <w:t>President-Agency Agreement</w:t>
      </w:r>
      <w:r w:rsidRPr="00A72932">
        <w:t xml:space="preserve"> is coded 0 if the Clinton–Lewis</w:t>
      </w:r>
      <w:r>
        <w:t xml:space="preserve"> </w:t>
      </w:r>
      <w:r>
        <w:fldChar w:fldCharType="begin"/>
      </w:r>
      <w:r>
        <w:instrText xml:space="preserve"> ADDIN ZOTERO_ITEM CSL_CITATION {"citationID":"i9b0VVbe","properties":{"formattedCitation":"(Clinton and Lewis 2008)","plainCitation":"(Clinton and Lewis 2008)"},"citationItems":[{"id":212,"uris":["http://zotero.org/users/local/dO6KiGZV/items/W58KISRS"],"uri":["http://zotero.org/users/local/dO6KiGZV/items/W58KISRS"],"itemData":{"id":212,"type":"article-journal","title":"Expert Opinion, Agency Characteristics, and Agency Preferences","container-title":"Political Analysis","page":"3-20","volume":"16","issue":"1","author":[{"family":"Clinton","given":"Joshua D."},{"family":"Lewis","given":"David E."}],"issued":{"date-parts":[["2008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Clinton and Lewis 2008)</w:t>
      </w:r>
      <w:r>
        <w:fldChar w:fldCharType="end"/>
      </w:r>
      <w:r w:rsidRPr="00A72932">
        <w:t xml:space="preserve"> score </w:t>
      </w:r>
      <w:r>
        <w:t xml:space="preserve">for the agency in question </w:t>
      </w:r>
      <w:r w:rsidRPr="00A72932">
        <w:t>is in the interquartile range (suggesting a moderate agency), 1 if it is in the lowest (highest) quartile (indicating a more liberal [conservative] agency) and the President is a Democrat (Re</w:t>
      </w:r>
      <w:r>
        <w:t>publican) and, conversely, -</w:t>
      </w:r>
      <w:r w:rsidRPr="00A72932">
        <w:t>1 if the score is in the highest (lowest) quartile and the President is a Democrat (Republican).</w:t>
      </w:r>
      <w:r>
        <w:t xml:space="preserve"> </w:t>
      </w:r>
      <w:r w:rsidRPr="00A72932">
        <w:t>Standard errors clustered on vacancy-attempt in parentheses.</w:t>
      </w:r>
      <w:r w:rsidR="00663DED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Pr="002D733D" w:rsidRDefault="00B60FAB" w:rsidP="00B60FAB">
      <w:pPr>
        <w:jc w:val="center"/>
        <w:rPr>
          <w:b/>
        </w:rPr>
      </w:pPr>
    </w:p>
    <w:p w:rsidR="00B60FAB" w:rsidRDefault="00B60FAB" w:rsidP="00B60FAB">
      <w:pPr>
        <w:tabs>
          <w:tab w:val="center" w:pos="4320"/>
        </w:tabs>
        <w:spacing w:line="480" w:lineRule="auto"/>
      </w:pPr>
    </w:p>
    <w:p w:rsidR="00B60FAB" w:rsidRPr="00AD099A" w:rsidRDefault="00B60FAB" w:rsidP="00B60FAB">
      <w:pPr>
        <w:tabs>
          <w:tab w:val="center" w:pos="4320"/>
        </w:tabs>
        <w:spacing w:line="480" w:lineRule="auto"/>
      </w:pPr>
    </w:p>
    <w:p w:rsidR="00B60FAB" w:rsidRPr="00AD099A" w:rsidRDefault="00B60FAB" w:rsidP="00B60FAB">
      <w:pPr>
        <w:tabs>
          <w:tab w:val="center" w:pos="4320"/>
        </w:tabs>
        <w:spacing w:line="480" w:lineRule="auto"/>
      </w:pPr>
    </w:p>
    <w:p w:rsidR="00B60FAB" w:rsidRDefault="00B60FAB" w:rsidP="00B60FAB">
      <w:pPr>
        <w:tabs>
          <w:tab w:val="center" w:pos="4320"/>
        </w:tabs>
        <w:spacing w:line="480" w:lineRule="auto"/>
      </w:pPr>
    </w:p>
    <w:p w:rsidR="00B60FAB" w:rsidRDefault="00B60FAB" w:rsidP="00B60FAB">
      <w:pPr>
        <w:tabs>
          <w:tab w:val="center" w:pos="4320"/>
        </w:tabs>
        <w:spacing w:line="480" w:lineRule="auto"/>
      </w:pPr>
    </w:p>
    <w:p w:rsidR="00B60FAB" w:rsidRDefault="00B60FAB" w:rsidP="00B60FAB">
      <w:pPr>
        <w:tabs>
          <w:tab w:val="center" w:pos="4320"/>
        </w:tabs>
        <w:spacing w:line="480" w:lineRule="auto"/>
      </w:pPr>
    </w:p>
    <w:p w:rsidR="00B60FAB" w:rsidRPr="00AD099A" w:rsidRDefault="00B60FAB" w:rsidP="00B60FAB">
      <w:pPr>
        <w:tabs>
          <w:tab w:val="center" w:pos="4320"/>
        </w:tabs>
        <w:spacing w:line="480" w:lineRule="auto"/>
      </w:pPr>
    </w:p>
    <w:p w:rsidR="00B60FAB" w:rsidRPr="009F15E9" w:rsidRDefault="00B60FAB" w:rsidP="00877E42">
      <w:pPr>
        <w:jc w:val="center"/>
        <w:rPr>
          <w:b/>
        </w:rPr>
      </w:pPr>
      <w:r>
        <w:rPr>
          <w:b/>
        </w:rPr>
        <w:lastRenderedPageBreak/>
        <w:t>Table A-4: Heckman Selection Models of Executive Nominations and Nominee Ideology</w:t>
      </w:r>
      <w:r w:rsidR="00877E42">
        <w:rPr>
          <w:b/>
        </w:rPr>
        <w:t xml:space="preserve"> </w:t>
      </w:r>
      <w:r>
        <w:rPr>
          <w:b/>
        </w:rPr>
        <w:t>(Excluding Commissions an</w:t>
      </w:r>
      <w:r w:rsidR="00877E42">
        <w:rPr>
          <w:b/>
        </w:rPr>
        <w:t xml:space="preserve">d Agencies </w:t>
      </w:r>
      <w:proofErr w:type="gramStart"/>
      <w:r w:rsidR="00877E42">
        <w:rPr>
          <w:b/>
        </w:rPr>
        <w:t>With</w:t>
      </w:r>
      <w:proofErr w:type="gramEnd"/>
      <w:r w:rsidR="00877E42">
        <w:rPr>
          <w:b/>
        </w:rPr>
        <w:t xml:space="preserve"> Party-Balancing </w:t>
      </w:r>
      <w:r>
        <w:rPr>
          <w:b/>
        </w:rPr>
        <w:t>Requirement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38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8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6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8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7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080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7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80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1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7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0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00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4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7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1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09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8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7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96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65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9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1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94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3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91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1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8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9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9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.389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6.11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33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78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22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55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30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79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562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081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316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7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36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4.10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605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5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228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71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85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6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.77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071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95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7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16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11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4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09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4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0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2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10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20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62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0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4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1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42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5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8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80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1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5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61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84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5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9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5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3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5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877E42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3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8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4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7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7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3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2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2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1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0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0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0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877E42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  <w:p w:rsidR="00B60FAB" w:rsidRPr="000E14B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877E42" w:rsidRPr="00EF3796" w:rsidTr="00FF5E2C">
        <w:trPr>
          <w:trHeight w:val="300"/>
        </w:trPr>
        <w:tc>
          <w:tcPr>
            <w:tcW w:w="3150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877E42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8***</w:t>
            </w:r>
          </w:p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877E42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9***</w:t>
            </w:r>
          </w:p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877E42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0***</w:t>
            </w:r>
          </w:p>
          <w:p w:rsidR="00877E42" w:rsidRPr="009F15E9" w:rsidRDefault="00877E42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5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7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8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8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139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520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593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7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64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97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587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8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04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825)</w:t>
            </w:r>
          </w:p>
        </w:tc>
        <w:tc>
          <w:tcPr>
            <w:tcW w:w="1191" w:type="dxa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591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877E42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67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16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8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34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29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411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5)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28***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8)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6</w:t>
            </w:r>
          </w:p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3877F5">
              <w:t>72.470</w:t>
            </w:r>
            <w:r>
              <w:t>***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AD6F6A">
              <w:t>24.155</w:t>
            </w:r>
            <w:r>
              <w:t>***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D82788">
              <w:t>25.824</w:t>
            </w:r>
            <w:r>
              <w:t>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3877F5">
              <w:t>13500.770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AD6F6A">
              <w:t>12280.858</w:t>
            </w:r>
          </w:p>
        </w:tc>
        <w:tc>
          <w:tcPr>
            <w:tcW w:w="158" w:type="dxa"/>
            <w:vAlign w:val="center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D82788">
              <w:t>12864.311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3877F5">
              <w:t>-6539.323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AD6F6A">
              <w:t>-5929.367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D82788">
              <w:t>-6221.094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6566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6566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6566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03</w:t>
            </w:r>
          </w:p>
        </w:tc>
        <w:tc>
          <w:tcPr>
            <w:tcW w:w="154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03</w:t>
            </w:r>
          </w:p>
        </w:tc>
        <w:tc>
          <w:tcPr>
            <w:tcW w:w="158" w:type="dxa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877E42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03</w:t>
            </w:r>
          </w:p>
        </w:tc>
      </w:tr>
    </w:tbl>
    <w:p w:rsidR="00B60FAB" w:rsidRDefault="00B60FAB" w:rsidP="00B60FAB">
      <w:pPr>
        <w:ind w:left="-990" w:firstLine="36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</w:t>
      </w:r>
    </w:p>
    <w:p w:rsidR="00B60FAB" w:rsidRPr="00E8776B" w:rsidRDefault="00B60FAB" w:rsidP="00B60FAB">
      <w:pPr>
        <w:ind w:left="-990" w:firstLine="360"/>
      </w:pPr>
      <w:r>
        <w:t xml:space="preserve">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B60FAB" w:rsidRPr="00A62C44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pStyle w:val="Caption"/>
        <w:spacing w:line="480" w:lineRule="auto"/>
        <w:rPr>
          <w:sz w:val="24"/>
        </w:rPr>
      </w:pPr>
    </w:p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877E42" w:rsidRDefault="00877E42" w:rsidP="00B60FAB"/>
    <w:p w:rsidR="00877E42" w:rsidRDefault="00877E42" w:rsidP="00B60FAB"/>
    <w:p w:rsidR="00B60FAB" w:rsidRPr="009F15E9" w:rsidRDefault="00B60FAB" w:rsidP="00663DED">
      <w:pPr>
        <w:jc w:val="center"/>
        <w:rPr>
          <w:b/>
        </w:rPr>
      </w:pPr>
      <w:r>
        <w:rPr>
          <w:b/>
        </w:rPr>
        <w:lastRenderedPageBreak/>
        <w:t>Table A-5: Heckman Selection Models of Executive Nominations and Nominee Ideology</w:t>
      </w:r>
      <w:r w:rsidR="00663DED">
        <w:rPr>
          <w:b/>
        </w:rPr>
        <w:t xml:space="preserve"> </w:t>
      </w:r>
      <w:r>
        <w:rPr>
          <w:b/>
        </w:rPr>
        <w:t xml:space="preserve">(Excluding Commissions and Agencies </w:t>
      </w:r>
      <w:proofErr w:type="gramStart"/>
      <w:r>
        <w:rPr>
          <w:b/>
        </w:rPr>
        <w:t>With</w:t>
      </w:r>
      <w:proofErr w:type="gramEnd"/>
      <w:r>
        <w:rPr>
          <w:b/>
        </w:rPr>
        <w:t xml:space="preserve"> Party-Balancing Requirements; Including </w:t>
      </w:r>
      <w:r>
        <w:rPr>
          <w:b/>
          <w:i/>
        </w:rPr>
        <w:t>President-Agency Agreement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32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3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8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07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9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325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2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8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1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32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7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1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5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8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8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9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64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8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31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8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08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7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337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5.625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265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84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23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60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23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85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63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119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25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8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65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77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5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23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75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4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9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.82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09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4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2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8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7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72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17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2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37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0.047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8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7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resident-Agency Agreement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3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4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1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47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8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8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8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8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8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7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28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7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3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2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-0.133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8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7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3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1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3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4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  <w:p w:rsidR="00B60FAB" w:rsidRPr="00565BA8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1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2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2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7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7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3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2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8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401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135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49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6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56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52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48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7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9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85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48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7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8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53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3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4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8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375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21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47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8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7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3.227***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D5D6D">
              <w:t>28.603</w:t>
            </w:r>
            <w:r>
              <w:t>***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0314E">
              <w:t>30.215</w:t>
            </w:r>
            <w:r>
              <w:t>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3219.424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D5D6D">
              <w:t>12018.168</w:t>
            </w:r>
          </w:p>
        </w:tc>
        <w:tc>
          <w:tcPr>
            <w:tcW w:w="158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0314E">
              <w:t>12587.229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386.596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D5D6D">
              <w:t>-5785.967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F0314E">
              <w:t>-6070.498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1677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1677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41677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85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85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85</w:t>
            </w:r>
          </w:p>
        </w:tc>
      </w:tr>
    </w:tbl>
    <w:p w:rsidR="00B60FAB" w:rsidRPr="00A72932" w:rsidRDefault="00B60FAB" w:rsidP="00663DED">
      <w:pPr>
        <w:ind w:left="-720"/>
        <w:jc w:val="both"/>
      </w:pPr>
      <w:r>
        <w:t xml:space="preserve">Note: </w:t>
      </w:r>
      <w:r w:rsidRPr="00A53B3A">
        <w:rPr>
          <w:i/>
        </w:rPr>
        <w:t>President-Agency Agreement</w:t>
      </w:r>
      <w:r w:rsidRPr="00A72932">
        <w:t xml:space="preserve"> is coded 0 if the Clinton–Lewis</w:t>
      </w:r>
      <w:r>
        <w:t xml:space="preserve"> </w:t>
      </w:r>
      <w:r>
        <w:fldChar w:fldCharType="begin"/>
      </w:r>
      <w:r>
        <w:instrText xml:space="preserve"> ADDIN ZOTERO_ITEM CSL_CITATION {"citationID":"tqX8o8IW","properties":{"formattedCitation":"(Clinton and Lewis 2008)","plainCitation":"(Clinton and Lewis 2008)"},"citationItems":[{"id":212,"uris":["http://zotero.org/users/local/dO6KiGZV/items/W58KISRS"],"uri":["http://zotero.org/users/local/dO6KiGZV/items/W58KISRS"],"itemData":{"id":212,"type":"article-journal","title":"Expert Opinion, Agency Characteristics, and Agency Preferences","container-title":"Political Analysis","page":"3-20","volume":"16","issue":"1","author":[{"family":"Clinton","given":"Joshua D."},{"family":"Lewis","given":"David E."}],"issued":{"date-parts":[["2008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Clinton and Lewis 2008)</w:t>
      </w:r>
      <w:r>
        <w:fldChar w:fldCharType="end"/>
      </w:r>
      <w:r w:rsidR="00663DED">
        <w:t xml:space="preserve"> </w:t>
      </w:r>
      <w:r w:rsidRPr="00A72932">
        <w:t xml:space="preserve">score </w:t>
      </w:r>
      <w:r>
        <w:t xml:space="preserve">for the agency in question </w:t>
      </w:r>
      <w:r w:rsidRPr="00A72932">
        <w:t>is in the interquarti</w:t>
      </w:r>
      <w:r w:rsidR="00663DED">
        <w:t xml:space="preserve">le range (suggesting a moderate </w:t>
      </w:r>
      <w:r w:rsidRPr="00A72932">
        <w:t>agency), 1 if it is in the lowest (highest) quartile (indicatin</w:t>
      </w:r>
      <w:r w:rsidR="00663DED">
        <w:t xml:space="preserve">g a more liberal [conservative] </w:t>
      </w:r>
      <w:r w:rsidRPr="00A72932">
        <w:t>agency) and the President is a Democrat (Re</w:t>
      </w:r>
      <w:r>
        <w:t>publican) and, conversely, -</w:t>
      </w:r>
      <w:r w:rsidR="00663DED">
        <w:t xml:space="preserve">1 if the score is in </w:t>
      </w:r>
      <w:r w:rsidRPr="00A72932">
        <w:t>the highest (lowest) quartile and the President is a Democrat (Republican).</w:t>
      </w:r>
      <w:r w:rsidR="00663DED">
        <w:t xml:space="preserve"> </w:t>
      </w:r>
      <w:r w:rsidRPr="00A72932">
        <w:t>Standard errors clustered on vacancy-attempt in parentheses.</w:t>
      </w:r>
      <w:r w:rsidR="00663DED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Pr="009F15E9" w:rsidRDefault="00B60FAB" w:rsidP="00663DED">
      <w:pPr>
        <w:jc w:val="center"/>
        <w:rPr>
          <w:b/>
        </w:rPr>
      </w:pPr>
      <w:r>
        <w:rPr>
          <w:b/>
        </w:rPr>
        <w:lastRenderedPageBreak/>
        <w:t>Table A-6: Heckman Selection Models of Executive Nominations and Nominee Ideology</w:t>
      </w:r>
      <w:r w:rsidR="00663DED">
        <w:rPr>
          <w:b/>
        </w:rPr>
        <w:t xml:space="preserve"> </w:t>
      </w:r>
      <w:r>
        <w:rPr>
          <w:b/>
        </w:rPr>
        <w:t xml:space="preserve">(With </w:t>
      </w:r>
      <w:r>
        <w:rPr>
          <w:b/>
          <w:i/>
        </w:rPr>
        <w:t>Year in Term</w:t>
      </w:r>
      <w:r>
        <w:rPr>
          <w:b/>
        </w:rPr>
        <w:t xml:space="preserve"> Instead of </w:t>
      </w:r>
      <w:r>
        <w:rPr>
          <w:b/>
          <w:i/>
        </w:rPr>
        <w:t>Year in Congress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26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6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49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07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</w:t>
            </w:r>
            <w:r>
              <w:rPr>
                <w:rFonts w:cs="Calibri"/>
                <w:b/>
                <w:bCs/>
                <w:color w:val="000000"/>
              </w:rPr>
              <w:t>Term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7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7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2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45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53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60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673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8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01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5.43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70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1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57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72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695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1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40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36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70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722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67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6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88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35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84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596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89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98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27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60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89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9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7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83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5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0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6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0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4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5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4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4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3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96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9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8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8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2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5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48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48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5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7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6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7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3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4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4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4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B60FAB" w:rsidRPr="00565BA8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9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1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1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830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856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333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9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4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9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33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9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382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74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332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1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27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7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378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6)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49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5)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9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2.101***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3.216**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26718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25.945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4275.391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2936.116</w:t>
            </w:r>
          </w:p>
        </w:tc>
        <w:tc>
          <w:tcPr>
            <w:tcW w:w="158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26718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13556.778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925.576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255.939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26718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-6566.270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</w:tr>
    </w:tbl>
    <w:p w:rsidR="00B60FAB" w:rsidRPr="00E8776B" w:rsidRDefault="00B60FAB" w:rsidP="00663DED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</w:t>
      </w:r>
      <w:r w:rsidR="00663DED">
        <w:t xml:space="preserve"> </w:t>
      </w:r>
      <w:r>
        <w:t xml:space="preserve">Two-tailed tests: </w:t>
      </w:r>
      <w:r w:rsidR="00663DED">
        <w:t xml:space="preserve">     </w:t>
      </w:r>
      <w:r>
        <w:t xml:space="preserve">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B60FAB" w:rsidRPr="00A62C44" w:rsidRDefault="00B60FAB" w:rsidP="00B60FAB">
      <w:pPr>
        <w:spacing w:line="480" w:lineRule="auto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Pr="009F15E9" w:rsidRDefault="00B60FAB" w:rsidP="002F77F5">
      <w:pPr>
        <w:jc w:val="center"/>
        <w:rPr>
          <w:b/>
        </w:rPr>
      </w:pPr>
      <w:r>
        <w:rPr>
          <w:b/>
        </w:rPr>
        <w:lastRenderedPageBreak/>
        <w:t>Table A-7: Heckman Selection Models of Executive Nominations and Nominee Ideology</w:t>
      </w:r>
      <w:r w:rsidR="002F77F5">
        <w:rPr>
          <w:b/>
        </w:rPr>
        <w:t xml:space="preserve"> </w:t>
      </w:r>
      <w:r>
        <w:rPr>
          <w:b/>
        </w:rPr>
        <w:t xml:space="preserve">(With </w:t>
      </w:r>
      <w:r>
        <w:rPr>
          <w:b/>
          <w:i/>
        </w:rPr>
        <w:t>Year in Term</w:t>
      </w:r>
      <w:r>
        <w:rPr>
          <w:b/>
        </w:rPr>
        <w:t xml:space="preserve"> Instead of </w:t>
      </w:r>
      <w:r>
        <w:rPr>
          <w:b/>
          <w:i/>
        </w:rPr>
        <w:t>Year in Congress</w:t>
      </w:r>
      <w:r>
        <w:rPr>
          <w:b/>
        </w:rPr>
        <w:t xml:space="preserve">; Including </w:t>
      </w:r>
      <w:r>
        <w:rPr>
          <w:b/>
          <w:i/>
        </w:rPr>
        <w:t>President-Agency Agreement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31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9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3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9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075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9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</w:t>
            </w:r>
            <w:r>
              <w:rPr>
                <w:rFonts w:cs="Calibri"/>
                <w:b/>
                <w:bCs/>
                <w:color w:val="000000"/>
              </w:rPr>
              <w:t>Term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30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73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3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3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7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8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3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3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5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43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2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38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63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49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3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68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3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602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9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653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5.490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84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28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-0.622</w:t>
            </w:r>
          </w:p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(2.746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83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30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.41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381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84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33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163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714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701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901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0.400</w:t>
            </w:r>
          </w:p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(1.85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69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2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993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290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701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9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59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77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1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5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0.072</w:t>
            </w:r>
          </w:p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687AE7">
              <w:rPr>
                <w:rFonts w:cs="Calibri"/>
                <w:color w:val="000000"/>
              </w:rPr>
              <w:t>(0.104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1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5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4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1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9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39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0E14B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color w:val="000000"/>
              </w:rPr>
            </w:pPr>
            <w:r w:rsidRPr="000E14B9">
              <w:rPr>
                <w:rFonts w:eastAsiaTheme="majorEastAsia" w:cs="Calibri"/>
                <w:color w:val="000000"/>
              </w:rPr>
              <w:t>0.035</w:t>
            </w:r>
          </w:p>
          <w:p w:rsidR="00B60FAB" w:rsidRPr="000E14B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color w:val="000000"/>
              </w:rPr>
            </w:pPr>
            <w:r w:rsidRPr="000E14B9">
              <w:rPr>
                <w:rFonts w:eastAsiaTheme="majorEastAsia" w:cs="Calibri"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38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7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38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</w:tr>
      <w:tr w:rsidR="00B60FAB" w:rsidRPr="00EF3796" w:rsidTr="00FF5E2C">
        <w:trPr>
          <w:trHeight w:val="143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2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0</w:t>
            </w:r>
          </w:p>
          <w:p w:rsidR="00B60FAB" w:rsidRPr="00687AE7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4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resident-Agency Agreement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2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8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3)</w:t>
            </w: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2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7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0)</w:t>
            </w: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2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08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0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6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1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9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3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9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3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1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CC06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47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47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3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7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6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5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4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7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5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CC06EF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CC06EF" w:rsidRPr="00EF3796" w:rsidTr="00FF5E2C">
        <w:trPr>
          <w:trHeight w:val="300"/>
        </w:trPr>
        <w:tc>
          <w:tcPr>
            <w:tcW w:w="3150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CC06EF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8**</w:t>
            </w:r>
          </w:p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CC06EF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9**</w:t>
            </w:r>
          </w:p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8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CC06EF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0**</w:t>
            </w:r>
          </w:p>
          <w:p w:rsidR="00CC06EF" w:rsidRPr="009F15E9" w:rsidRDefault="00CC06EF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6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64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6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5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4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4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8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9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0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56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891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27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9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3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93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27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9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238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78)</w:t>
            </w:r>
          </w:p>
        </w:tc>
        <w:tc>
          <w:tcPr>
            <w:tcW w:w="1191" w:type="dxa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275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CC06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10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31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1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49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7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6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372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98)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68*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80)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2**</w:t>
            </w:r>
          </w:p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74.550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26.285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  <w:tc>
          <w:tcPr>
            <w:tcW w:w="158" w:type="dxa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28.632</w:t>
            </w:r>
            <w:r>
              <w:rPr>
                <w:rFonts w:eastAsia="Times New Roman" w:cs="Times New Roman"/>
                <w:color w:val="000000"/>
              </w:rPr>
              <w:t>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524DC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13946.924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12616.175</w:t>
            </w:r>
          </w:p>
        </w:tc>
        <w:tc>
          <w:tcPr>
            <w:tcW w:w="158" w:type="dxa"/>
            <w:vAlign w:val="center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13232.668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-6749.246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-6083.871</w:t>
            </w:r>
          </w:p>
        </w:tc>
        <w:tc>
          <w:tcPr>
            <w:tcW w:w="158" w:type="dxa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0E14B9">
              <w:rPr>
                <w:rFonts w:eastAsia="Times New Roman" w:cs="Times New Roman"/>
                <w:color w:val="000000"/>
              </w:rPr>
              <w:t>-6392.118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56903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56903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56903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28</w:t>
            </w:r>
          </w:p>
        </w:tc>
        <w:tc>
          <w:tcPr>
            <w:tcW w:w="154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28</w:t>
            </w:r>
          </w:p>
        </w:tc>
        <w:tc>
          <w:tcPr>
            <w:tcW w:w="158" w:type="dxa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CC06E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28</w:t>
            </w:r>
          </w:p>
        </w:tc>
      </w:tr>
    </w:tbl>
    <w:p w:rsidR="00B60FAB" w:rsidRPr="00A72932" w:rsidRDefault="00B60FAB" w:rsidP="002F77F5">
      <w:pPr>
        <w:ind w:left="-720"/>
        <w:jc w:val="both"/>
      </w:pPr>
      <w:r>
        <w:t xml:space="preserve">Note: </w:t>
      </w:r>
      <w:r w:rsidRPr="00A53B3A">
        <w:rPr>
          <w:i/>
        </w:rPr>
        <w:t>President-Agency Agreement</w:t>
      </w:r>
      <w:r w:rsidRPr="00A72932">
        <w:t xml:space="preserve"> is coded 0 if the Clinton–Lewis</w:t>
      </w:r>
      <w:r>
        <w:t xml:space="preserve"> </w:t>
      </w:r>
      <w:r>
        <w:fldChar w:fldCharType="begin"/>
      </w:r>
      <w:r>
        <w:instrText xml:space="preserve"> ADDIN ZOTERO_ITEM CSL_CITATION {"citationID":"026wm5qU","properties":{"formattedCitation":"(Clinton and Lewis 2008)","plainCitation":"(Clinton and Lewis 2008)"},"citationItems":[{"id":212,"uris":["http://zotero.org/users/local/dO6KiGZV/items/W58KISRS"],"uri":["http://zotero.org/users/local/dO6KiGZV/items/W58KISRS"],"itemData":{"id":212,"type":"article-journal","title":"Expert Opinion, Agency Characteristics, and Agency Preferences","container-title":"Political Analysis","page":"3-20","volume":"16","issue":"1","author":[{"family":"Clinton","given":"Joshua D."},{"family":"Lewis","given":"David E."}],"issued":{"date-parts":[["2008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Clinton and Lewis 2008)</w:t>
      </w:r>
      <w:r>
        <w:fldChar w:fldCharType="end"/>
      </w:r>
      <w:r w:rsidRPr="00A72932">
        <w:t xml:space="preserve"> score </w:t>
      </w:r>
      <w:r>
        <w:t xml:space="preserve">for the agency in question </w:t>
      </w:r>
      <w:r w:rsidRPr="00A72932">
        <w:t>is in the interquartile range (suggesting a moderate agency), 1 if it is in the lowest (highest) quartile (indicating a more liberal [conservative] agency) and the President is a Democrat (Re</w:t>
      </w:r>
      <w:r>
        <w:t>publican) and, conversely, -</w:t>
      </w:r>
      <w:r w:rsidRPr="00A72932">
        <w:t>1 if the score is in the highest (lowest) quartile and the President is a Democrat (Republican).</w:t>
      </w:r>
      <w:r w:rsidR="002F77F5">
        <w:t xml:space="preserve"> </w:t>
      </w:r>
      <w:r w:rsidRPr="00A72932">
        <w:t>Standard errors clustered on vacancy-attempt in parentheses.</w:t>
      </w:r>
      <w:r w:rsidR="002F77F5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2F77F5">
      <w:pPr>
        <w:spacing w:line="480" w:lineRule="auto"/>
        <w:jc w:val="both"/>
        <w:rPr>
          <w:b/>
          <w:sz w:val="32"/>
          <w:szCs w:val="32"/>
        </w:rPr>
      </w:pPr>
    </w:p>
    <w:p w:rsidR="00B60FAB" w:rsidRDefault="00B60FAB" w:rsidP="00B60FAB">
      <w:pPr>
        <w:spacing w:line="480" w:lineRule="auto"/>
      </w:pPr>
    </w:p>
    <w:p w:rsidR="00B60FAB" w:rsidRDefault="00B60FAB" w:rsidP="00B60FAB">
      <w:pPr>
        <w:spacing w:line="480" w:lineRule="auto"/>
      </w:pPr>
    </w:p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Pr="009F15E9" w:rsidRDefault="00B60FAB" w:rsidP="00A725C7">
      <w:pPr>
        <w:jc w:val="center"/>
        <w:rPr>
          <w:b/>
        </w:rPr>
      </w:pPr>
      <w:r>
        <w:rPr>
          <w:b/>
        </w:rPr>
        <w:lastRenderedPageBreak/>
        <w:t>Table A-8a: Heckman Selection Models of Executive Nominations and Nominee Ideology</w:t>
      </w:r>
      <w:r w:rsidR="00A725C7">
        <w:rPr>
          <w:b/>
        </w:rPr>
        <w:t xml:space="preserve"> </w:t>
      </w:r>
      <w:r>
        <w:rPr>
          <w:b/>
        </w:rPr>
        <w:t xml:space="preserve">(With Interactions between </w:t>
      </w:r>
      <w:r>
        <w:rPr>
          <w:b/>
          <w:i/>
        </w:rPr>
        <w:t xml:space="preserve">Tier One/Tier Two </w:t>
      </w:r>
      <w:r>
        <w:rPr>
          <w:b/>
        </w:rPr>
        <w:t xml:space="preserve">and </w:t>
      </w:r>
      <w:r>
        <w:rPr>
          <w:b/>
          <w:i/>
        </w:rPr>
        <w:t>Year in Congress/Year in Vacancy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19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77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73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51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31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71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083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2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71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</w:t>
            </w:r>
            <w:r>
              <w:rPr>
                <w:rFonts w:cs="Calibri"/>
                <w:b/>
                <w:bCs/>
                <w:color w:val="000000"/>
              </w:rPr>
              <w:t>Congress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84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5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48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92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72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60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5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58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0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62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One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411*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620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967**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173)</w:t>
            </w:r>
          </w:p>
        </w:tc>
        <w:tc>
          <w:tcPr>
            <w:tcW w:w="154" w:type="dxa"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8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129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974**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176)</w:t>
            </w:r>
          </w:p>
        </w:tc>
        <w:tc>
          <w:tcPr>
            <w:tcW w:w="158" w:type="dxa"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37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239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974**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cs="Calibri"/>
                <w:color w:val="000000"/>
              </w:rPr>
              <w:t>(0.176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</w:tcPr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Two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92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83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eastAsiaTheme="majorEastAsia" w:cs="Calibri"/>
                <w:color w:val="000000"/>
              </w:rPr>
              <w:t>0.035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i/>
                <w:iCs/>
                <w:color w:val="000000"/>
              </w:rPr>
            </w:pPr>
            <w:r>
              <w:rPr>
                <w:rFonts w:eastAsiaTheme="majorEastAsia" w:cs="Calibri"/>
                <w:color w:val="000000"/>
              </w:rPr>
              <w:t>(0.073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80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3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5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80*</w:t>
            </w:r>
          </w:p>
          <w:p w:rsidR="00B60FAB" w:rsidRPr="00AE352D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>Year in Vacancy x Tier One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1.097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615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314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316)</w:t>
            </w: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580**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22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302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324)</w:t>
            </w: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1.452**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501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304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324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>Year in Congress x Tier One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1.097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605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382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235)</w:t>
            </w: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i/>
                <w:iCs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-0.328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b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(0.213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401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241)</w:t>
            </w: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870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453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399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240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>Year in Vacancy x Tier Two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234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159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118**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30)</w:t>
            </w: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3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5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118**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30)</w:t>
            </w: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33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8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118***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30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0E14B9">
              <w:rPr>
                <w:rFonts w:cs="Calibri"/>
                <w:b/>
                <w:color w:val="000000"/>
              </w:rPr>
              <w:t xml:space="preserve">Year in Congress x Tier Two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28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224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39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48)</w:t>
            </w:r>
          </w:p>
        </w:tc>
        <w:tc>
          <w:tcPr>
            <w:tcW w:w="154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i/>
                <w:iCs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0.025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b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(0.099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43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48)</w:t>
            </w:r>
          </w:p>
        </w:tc>
        <w:tc>
          <w:tcPr>
            <w:tcW w:w="158" w:type="dxa"/>
          </w:tcPr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11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144)</w:t>
            </w: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43</w:t>
            </w:r>
          </w:p>
          <w:p w:rsidR="00B60FAB" w:rsidRPr="000E14B9" w:rsidRDefault="00B60FAB" w:rsidP="00A725C7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4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137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16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5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6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82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37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49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7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83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52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4.449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6.135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.777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46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291</w:t>
            </w:r>
          </w:p>
          <w:p w:rsidR="00B60FAB" w:rsidRPr="00687AE7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425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.795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53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312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919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.814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5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President-Filibuster Distance</w:t>
            </w:r>
            <w:r>
              <w:rPr>
                <w:rFonts w:cs="Calibri"/>
                <w:color w:val="000000"/>
              </w:rPr>
              <w:t xml:space="preserve"> x Divided Government</w:t>
            </w:r>
            <w:r w:rsidRPr="009F15E9">
              <w:rPr>
                <w:rFonts w:cs="Calibri"/>
                <w:color w:val="000000"/>
              </w:rPr>
              <w:t xml:space="preserve">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9.773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4.119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236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03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274</w:t>
            </w:r>
          </w:p>
          <w:p w:rsidR="00B60FAB" w:rsidRPr="00687AE7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635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247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08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279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962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260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07)</w:t>
            </w:r>
          </w:p>
        </w:tc>
      </w:tr>
      <w:tr w:rsidR="00B60FAB" w:rsidRPr="00EF3796" w:rsidTr="00FF5E2C">
        <w:trPr>
          <w:trHeight w:val="9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3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1</w:t>
            </w:r>
          </w:p>
          <w:p w:rsidR="00B60FAB" w:rsidRPr="00687AE7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5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62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6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1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88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5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0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1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0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0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6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86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0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1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5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4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2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04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4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29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A725C7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7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8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61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2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9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A725C7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A725C7" w:rsidRPr="00EF3796" w:rsidTr="00FF5E2C">
        <w:trPr>
          <w:trHeight w:val="300"/>
        </w:trPr>
        <w:tc>
          <w:tcPr>
            <w:tcW w:w="3150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A725C7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7</w:t>
            </w:r>
          </w:p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  <w:tc>
          <w:tcPr>
            <w:tcW w:w="154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A725C7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1</w:t>
            </w:r>
          </w:p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9)</w:t>
            </w:r>
          </w:p>
        </w:tc>
        <w:tc>
          <w:tcPr>
            <w:tcW w:w="158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A725C7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3</w:t>
            </w:r>
          </w:p>
          <w:p w:rsidR="00A725C7" w:rsidRPr="009F15E9" w:rsidRDefault="00A725C7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3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color w:val="000000"/>
              </w:rPr>
            </w:pPr>
            <w:r>
              <w:rPr>
                <w:rFonts w:cs="Calibri"/>
                <w:color w:val="000000"/>
              </w:rPr>
              <w:t>(0.054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0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8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9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4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0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3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00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1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8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0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8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7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6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7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1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3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6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16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35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0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0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2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0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519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720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492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2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4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31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545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1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63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74)</w:t>
            </w:r>
          </w:p>
        </w:tc>
        <w:tc>
          <w:tcPr>
            <w:tcW w:w="1191" w:type="dxa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551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5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A725C7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176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50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64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31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31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99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25)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41***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6)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5</w:t>
            </w:r>
          </w:p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5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7.254***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9.984***</w:t>
            </w:r>
          </w:p>
        </w:tc>
        <w:tc>
          <w:tcPr>
            <w:tcW w:w="158" w:type="dxa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44.166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524DC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4372.526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3038.535</w:t>
            </w:r>
          </w:p>
        </w:tc>
        <w:tc>
          <w:tcPr>
            <w:tcW w:w="158" w:type="dxa"/>
            <w:vAlign w:val="center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3656.965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924.234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257.238</w:t>
            </w:r>
          </w:p>
        </w:tc>
        <w:tc>
          <w:tcPr>
            <w:tcW w:w="158" w:type="dxa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566.453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4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A725C7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</w:tr>
    </w:tbl>
    <w:p w:rsidR="00B60FAB" w:rsidRPr="00A72932" w:rsidRDefault="00B60FAB" w:rsidP="002F77F5">
      <w:pPr>
        <w:ind w:left="-720"/>
      </w:pPr>
      <w:r>
        <w:t xml:space="preserve">Note: </w:t>
      </w:r>
      <w:r w:rsidRPr="00A72932">
        <w:t>Standard errors clustered on vacancy-attempt in parentheses.</w:t>
      </w:r>
      <w:r w:rsidR="002F77F5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Pr="00B5764D" w:rsidRDefault="00B60FAB" w:rsidP="00B60FAB">
      <w:pPr>
        <w:jc w:val="center"/>
      </w:pPr>
      <w:r>
        <w:rPr>
          <w:b/>
        </w:rPr>
        <w:lastRenderedPageBreak/>
        <w:t xml:space="preserve">Table A-8b: Marginal Effects of </w:t>
      </w:r>
      <w:r>
        <w:rPr>
          <w:b/>
          <w:i/>
        </w:rPr>
        <w:t>Year in Vacancy</w:t>
      </w:r>
      <w:r>
        <w:rPr>
          <w:b/>
        </w:rPr>
        <w:t xml:space="preserve"> and </w:t>
      </w:r>
      <w:r>
        <w:rPr>
          <w:b/>
          <w:i/>
        </w:rPr>
        <w:t>Year in Congress</w:t>
      </w:r>
      <w:r w:rsidR="00B5764D">
        <w:rPr>
          <w:b/>
        </w:rPr>
        <w:t>, Conditional on Appointment Position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9F15E9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Vacancy   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One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879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618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12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9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529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2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12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9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1.369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500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12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9)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Vacancy   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Two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1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3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01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53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4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01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5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01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E14B9">
              <w:rPr>
                <w:rFonts w:cs="Calibri"/>
                <w:bCs/>
                <w:color w:val="000000"/>
              </w:rPr>
              <w:t xml:space="preserve">Year in Vacancy   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E14B9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Three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E14B9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E14B9">
              <w:rPr>
                <w:rFonts w:cs="Calibri"/>
                <w:bCs/>
                <w:color w:val="000000"/>
              </w:rPr>
              <w:t xml:space="preserve">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19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7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51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31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82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  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One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1.381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600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23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12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420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03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24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12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1.028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444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24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12)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  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Two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56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79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68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69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69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0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</w:tr>
      <w:tr w:rsidR="00B60FAB" w:rsidRPr="009F15E9" w:rsidTr="00FF5E2C">
        <w:trPr>
          <w:trHeight w:val="300"/>
        </w:trPr>
        <w:tc>
          <w:tcPr>
            <w:tcW w:w="315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  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(Tier </w:t>
            </w:r>
            <w:r>
              <w:rPr>
                <w:rFonts w:cs="Calibri"/>
                <w:bCs/>
                <w:color w:val="000000"/>
              </w:rPr>
              <w:t xml:space="preserve">Three </w:t>
            </w:r>
            <w:proofErr w:type="gramStart"/>
            <w:r>
              <w:rPr>
                <w:rFonts w:cs="Calibri"/>
                <w:bCs/>
                <w:color w:val="000000"/>
              </w:rPr>
              <w:t>Appointment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84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54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92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E14B9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58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04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E14B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</w:tbl>
    <w:p w:rsidR="00B60FAB" w:rsidRPr="009E6845" w:rsidRDefault="00B60FAB" w:rsidP="00B60FAB">
      <w:pPr>
        <w:ind w:left="-720"/>
      </w:pPr>
      <w:r>
        <w:t>Note: Results based on the models in Table A-8a</w:t>
      </w:r>
      <w:r w:rsidRPr="00A72932">
        <w:t>.</w:t>
      </w:r>
      <w:r>
        <w:t xml:space="preserve"> Results for the </w:t>
      </w:r>
      <w:r>
        <w:rPr>
          <w:i/>
        </w:rPr>
        <w:t>Selection</w:t>
      </w:r>
      <w:r>
        <w:t xml:space="preserve"> model are the predicted changes in the probability of a nomination put forth. Results for the </w:t>
      </w:r>
      <w:r>
        <w:rPr>
          <w:i/>
        </w:rPr>
        <w:t>Outcome</w:t>
      </w:r>
      <w:r>
        <w:t xml:space="preserve"> model are the predicted changes in the dependent variable indicated in the top row.</w:t>
      </w:r>
    </w:p>
    <w:p w:rsidR="00B60FAB" w:rsidRPr="00A72932" w:rsidRDefault="00B60FAB" w:rsidP="00B60FAB">
      <w:pPr>
        <w:ind w:left="-720"/>
      </w:pP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B60FAB" w:rsidRDefault="00B60FAB" w:rsidP="00B60FAB"/>
    <w:p w:rsidR="00A322C1" w:rsidRDefault="00A322C1" w:rsidP="00B60FAB"/>
    <w:p w:rsidR="00B60FAB" w:rsidRPr="009F15E9" w:rsidRDefault="00B60FAB" w:rsidP="002F77F5">
      <w:pPr>
        <w:jc w:val="center"/>
        <w:rPr>
          <w:b/>
        </w:rPr>
      </w:pPr>
      <w:r>
        <w:rPr>
          <w:b/>
        </w:rPr>
        <w:lastRenderedPageBreak/>
        <w:t>Table A-9a: Heckman Selection Models of Executive Nominations and Nominee Ideology</w:t>
      </w:r>
      <w:r w:rsidR="002F77F5">
        <w:rPr>
          <w:b/>
        </w:rPr>
        <w:t xml:space="preserve"> </w:t>
      </w:r>
      <w:r>
        <w:rPr>
          <w:b/>
        </w:rPr>
        <w:t xml:space="preserve">(With Interactions between </w:t>
      </w:r>
      <w:r>
        <w:rPr>
          <w:b/>
          <w:i/>
        </w:rPr>
        <w:t xml:space="preserve">Presidential Approval </w:t>
      </w:r>
      <w:r>
        <w:rPr>
          <w:b/>
        </w:rPr>
        <w:t xml:space="preserve">and </w:t>
      </w:r>
      <w:r>
        <w:rPr>
          <w:b/>
          <w:i/>
        </w:rPr>
        <w:t>Year in Congress/Year in Vacancy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9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297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96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2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5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62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95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321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204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95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5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</w:t>
            </w:r>
            <w:r>
              <w:rPr>
                <w:rFonts w:cs="Calibri"/>
                <w:b/>
                <w:bCs/>
                <w:color w:val="000000"/>
              </w:rPr>
              <w:t>Congress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773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538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69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04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47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273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6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06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9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391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16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0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1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11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</w:t>
            </w:r>
          </w:p>
          <w:p w:rsidR="00B60FAB" w:rsidRPr="00687AE7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5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9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7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360AAA">
              <w:rPr>
                <w:rFonts w:cs="Calibri"/>
                <w:b/>
                <w:color w:val="000000"/>
              </w:rPr>
              <w:t xml:space="preserve">Year in Vacancy x </w:t>
            </w:r>
            <w:r>
              <w:rPr>
                <w:rFonts w:cs="Calibri"/>
                <w:b/>
                <w:color w:val="000000"/>
              </w:rPr>
              <w:t>Presidential Approval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05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01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6*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01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07*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0.001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1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4" w:type="dxa"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58" w:type="dxa"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</w:tcPr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360AAA">
              <w:rPr>
                <w:rFonts w:cs="Calibri"/>
                <w:b/>
                <w:color w:val="000000"/>
              </w:rPr>
              <w:t xml:space="preserve">Year in Congress x </w:t>
            </w:r>
            <w:r>
              <w:rPr>
                <w:rFonts w:cs="Calibri"/>
                <w:b/>
                <w:color w:val="000000"/>
              </w:rPr>
              <w:t>Presidential Approval</w:t>
            </w:r>
          </w:p>
        </w:tc>
        <w:tc>
          <w:tcPr>
            <w:tcW w:w="1175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10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10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4*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b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0.001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b/>
                <w:color w:val="000000"/>
              </w:rPr>
            </w:pPr>
            <w:r>
              <w:rPr>
                <w:rFonts w:eastAsiaTheme="majorEastAsia" w:cs="Calibri"/>
                <w:b/>
                <w:color w:val="000000"/>
              </w:rPr>
              <w:t>(0.005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5**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2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7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-0.005**</w:t>
            </w:r>
          </w:p>
          <w:p w:rsidR="00B60FAB" w:rsidRPr="00360AAA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/>
                <w:color w:val="000000"/>
              </w:rPr>
            </w:pPr>
            <w:r>
              <w:rPr>
                <w:rFonts w:cs="Calibri"/>
                <w:b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076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12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8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6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42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40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55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7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90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58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5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5.019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5.951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053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49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3.586</w:t>
            </w:r>
          </w:p>
          <w:p w:rsidR="00B60FAB" w:rsidRPr="00687AE7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376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095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57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3.71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900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118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05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President-Filibuster Distance</w:t>
            </w:r>
            <w:r>
              <w:rPr>
                <w:rFonts w:cs="Calibri"/>
                <w:color w:val="000000"/>
              </w:rPr>
              <w:t xml:space="preserve"> x Divided Government</w:t>
            </w:r>
            <w:r w:rsidRPr="009F15E9">
              <w:rPr>
                <w:rFonts w:cs="Calibri"/>
                <w:color w:val="000000"/>
              </w:rPr>
              <w:t xml:space="preserve">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0.178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3.997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411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05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2.471</w:t>
            </w:r>
          </w:p>
          <w:p w:rsidR="00B60FAB" w:rsidRPr="00687AE7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602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438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11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555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1.949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5.45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10)</w:t>
            </w:r>
          </w:p>
        </w:tc>
      </w:tr>
      <w:tr w:rsidR="00B60FAB" w:rsidRPr="00EF3796" w:rsidTr="00FF5E2C">
        <w:trPr>
          <w:trHeight w:val="9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687AE7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One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170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28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08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3)</w:t>
            </w:r>
          </w:p>
        </w:tc>
        <w:tc>
          <w:tcPr>
            <w:tcW w:w="154" w:type="dxa"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7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1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05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5)</w:t>
            </w:r>
          </w:p>
        </w:tc>
        <w:tc>
          <w:tcPr>
            <w:tcW w:w="158" w:type="dxa"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40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86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05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5)</w:t>
            </w: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AE352D" w:rsidRDefault="00B60FAB" w:rsidP="00F15AB3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AE352D" w:rsidTr="00FF5E2C">
        <w:trPr>
          <w:trHeight w:val="300"/>
        </w:trPr>
        <w:tc>
          <w:tcPr>
            <w:tcW w:w="3150" w:type="dxa"/>
          </w:tcPr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Two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57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24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23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8)</w:t>
            </w:r>
          </w:p>
        </w:tc>
        <w:tc>
          <w:tcPr>
            <w:tcW w:w="154" w:type="dxa"/>
          </w:tcPr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color w:val="000000"/>
              </w:rPr>
            </w:pPr>
            <w:r>
              <w:rPr>
                <w:rFonts w:eastAsiaTheme="majorEastAsia" w:cs="Calibri"/>
                <w:color w:val="000000"/>
              </w:rPr>
              <w:t>0.050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eastAsiaTheme="majorEastAsia" w:cs="Calibri"/>
                <w:color w:val="000000"/>
              </w:rPr>
            </w:pPr>
            <w:r>
              <w:rPr>
                <w:rFonts w:eastAsiaTheme="majorEastAsia" w:cs="Calibri"/>
                <w:color w:val="000000"/>
              </w:rPr>
              <w:t>(0.046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6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75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5)</w:t>
            </w: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6***</w:t>
            </w:r>
          </w:p>
          <w:p w:rsidR="00B60FAB" w:rsidRPr="00AE352D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29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96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17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1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9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6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64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5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0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3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11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85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9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1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3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5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4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12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4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29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3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32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F15AB3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4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2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7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55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6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1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0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2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00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8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9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26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197"/>
        </w:trPr>
        <w:tc>
          <w:tcPr>
            <w:tcW w:w="10728" w:type="dxa"/>
            <w:gridSpan w:val="9"/>
          </w:tcPr>
          <w:p w:rsidR="00F15AB3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</w:tcPr>
          <w:p w:rsidR="00B60FAB" w:rsidRPr="00EF3796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19082C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F15AB3" w:rsidRPr="00EF3796" w:rsidTr="00FF5E2C">
        <w:trPr>
          <w:trHeight w:val="300"/>
        </w:trPr>
        <w:tc>
          <w:tcPr>
            <w:tcW w:w="3150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F15AB3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3</w:t>
            </w:r>
          </w:p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1)</w:t>
            </w:r>
          </w:p>
        </w:tc>
        <w:tc>
          <w:tcPr>
            <w:tcW w:w="154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F15AB3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5</w:t>
            </w:r>
          </w:p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1)</w:t>
            </w:r>
          </w:p>
        </w:tc>
        <w:tc>
          <w:tcPr>
            <w:tcW w:w="158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F15AB3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95</w:t>
            </w:r>
          </w:p>
          <w:p w:rsidR="00F15AB3" w:rsidRPr="009F15E9" w:rsidRDefault="00F15AB3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6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4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0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80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14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5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5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136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7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5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2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2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32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9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5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66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2.491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665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70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752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469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742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71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59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784)</w:t>
            </w:r>
          </w:p>
        </w:tc>
        <w:tc>
          <w:tcPr>
            <w:tcW w:w="1191" w:type="dxa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4.750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7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F15AB3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215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311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18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32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55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14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821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203)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441***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75)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</w:tcPr>
          <w:p w:rsidR="00B60FA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0</w:t>
            </w:r>
          </w:p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6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65.459***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1.157**</w:t>
            </w:r>
          </w:p>
        </w:tc>
        <w:tc>
          <w:tcPr>
            <w:tcW w:w="158" w:type="dxa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3.495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524DC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4336.792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3000.531</w:t>
            </w:r>
          </w:p>
        </w:tc>
        <w:tc>
          <w:tcPr>
            <w:tcW w:w="158" w:type="dxa"/>
            <w:vAlign w:val="center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3623.419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60FAB" w:rsidRPr="00524DCB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931.322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263.192</w:t>
            </w:r>
          </w:p>
        </w:tc>
        <w:tc>
          <w:tcPr>
            <w:tcW w:w="158" w:type="dxa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60FAB" w:rsidRPr="00CA77BA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6574.635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62389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4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15AB3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49</w:t>
            </w:r>
          </w:p>
        </w:tc>
      </w:tr>
    </w:tbl>
    <w:p w:rsidR="00B60FAB" w:rsidRDefault="00B60FAB" w:rsidP="002F77F5">
      <w:pPr>
        <w:ind w:left="-720"/>
      </w:pPr>
      <w:r>
        <w:t xml:space="preserve">Note: </w:t>
      </w:r>
      <w:r w:rsidRPr="00A72932">
        <w:t>Standard errors clustered on vacancy-attempt in parentheses.</w:t>
      </w:r>
      <w:r w:rsidR="002F77F5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>
      <w:pPr>
        <w:ind w:left="-720"/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B60FAB">
      <w:pPr>
        <w:jc w:val="center"/>
        <w:rPr>
          <w:b/>
        </w:rPr>
      </w:pPr>
    </w:p>
    <w:p w:rsidR="00B60FAB" w:rsidRDefault="00B60FAB" w:rsidP="002F77F5">
      <w:pPr>
        <w:rPr>
          <w:b/>
        </w:rPr>
      </w:pPr>
    </w:p>
    <w:p w:rsidR="009E6254" w:rsidRDefault="009E6254" w:rsidP="00B60FAB">
      <w:pPr>
        <w:jc w:val="center"/>
        <w:rPr>
          <w:b/>
        </w:rPr>
      </w:pPr>
    </w:p>
    <w:p w:rsidR="00B60FAB" w:rsidRPr="00B5764D" w:rsidRDefault="00B60FAB" w:rsidP="00B60FAB">
      <w:pPr>
        <w:jc w:val="center"/>
        <w:rPr>
          <w:i/>
        </w:rPr>
      </w:pPr>
      <w:r>
        <w:rPr>
          <w:b/>
        </w:rPr>
        <w:lastRenderedPageBreak/>
        <w:t xml:space="preserve">Table A-9b: Marginal Effects of </w:t>
      </w:r>
      <w:r>
        <w:rPr>
          <w:b/>
          <w:i/>
        </w:rPr>
        <w:t>Year in Vacancy</w:t>
      </w:r>
      <w:r>
        <w:rPr>
          <w:b/>
        </w:rPr>
        <w:t xml:space="preserve"> and </w:t>
      </w:r>
      <w:r>
        <w:rPr>
          <w:b/>
          <w:i/>
        </w:rPr>
        <w:t>Year in Congress</w:t>
      </w:r>
      <w:r w:rsidR="00B5764D">
        <w:rPr>
          <w:b/>
        </w:rPr>
        <w:t xml:space="preserve">, Conditional on </w:t>
      </w:r>
      <w:r w:rsidR="00B5764D">
        <w:rPr>
          <w:b/>
          <w:i/>
        </w:rPr>
        <w:t>Presidential Approval</w:t>
      </w:r>
    </w:p>
    <w:tbl>
      <w:tblPr>
        <w:tblW w:w="10818" w:type="dxa"/>
        <w:tblInd w:w="-66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24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9F15E9" w:rsidTr="00FF5E2C">
        <w:trPr>
          <w:trHeight w:val="600"/>
        </w:trPr>
        <w:tc>
          <w:tcPr>
            <w:tcW w:w="324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57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inimum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29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6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1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7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139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1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>Presidential Approval at 25</w:t>
            </w:r>
            <w:r w:rsidRPr="000E14B9">
              <w:rPr>
                <w:rFonts w:cs="Calibri"/>
                <w:bCs/>
                <w:color w:val="000000"/>
                <w:vertAlign w:val="superscript"/>
              </w:rPr>
              <w:t>th</w:t>
            </w:r>
            <w:r>
              <w:rPr>
                <w:rFonts w:cs="Calibri"/>
                <w:bCs/>
                <w:color w:val="000000"/>
              </w:rPr>
              <w:t xml:space="preserve"> </w:t>
            </w:r>
            <w:proofErr w:type="gramStart"/>
            <w:r>
              <w:rPr>
                <w:rFonts w:cs="Calibri"/>
                <w:bCs/>
                <w:color w:val="000000"/>
              </w:rPr>
              <w:t>Percentile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0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97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31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4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3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69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  <w:vMerge w:val="restart"/>
          </w:tcPr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edia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70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42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30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64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2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>Presidential Approval at 75</w:t>
            </w:r>
            <w:r w:rsidRPr="00360AAA">
              <w:rPr>
                <w:rFonts w:cs="Calibri"/>
                <w:bCs/>
                <w:color w:val="000000"/>
                <w:vertAlign w:val="superscript"/>
              </w:rPr>
              <w:t>th</w:t>
            </w:r>
            <w:r>
              <w:rPr>
                <w:rFonts w:cs="Calibri"/>
                <w:bCs/>
                <w:color w:val="000000"/>
              </w:rPr>
              <w:t xml:space="preserve"> </w:t>
            </w:r>
            <w:proofErr w:type="gramStart"/>
            <w:r>
              <w:rPr>
                <w:rFonts w:cs="Calibri"/>
                <w:bCs/>
                <w:color w:val="000000"/>
              </w:rPr>
              <w:t>Percentile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10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8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88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4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22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6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aximum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351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10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245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20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325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49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 xml:space="preserve">Congress </w:t>
            </w:r>
            <w:r w:rsidRPr="0001661C">
              <w:rPr>
                <w:rFonts w:cs="Calibri"/>
                <w:bCs/>
                <w:color w:val="000000"/>
              </w:rPr>
              <w:t>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inimum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531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9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2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11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4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2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34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1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2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>Presidential Approval at 25</w:t>
            </w:r>
            <w:r w:rsidRPr="00360AAA">
              <w:rPr>
                <w:rFonts w:cs="Calibri"/>
                <w:bCs/>
                <w:color w:val="000000"/>
                <w:vertAlign w:val="superscript"/>
              </w:rPr>
              <w:t>th</w:t>
            </w:r>
            <w:r>
              <w:rPr>
                <w:rFonts w:cs="Calibri"/>
                <w:bCs/>
                <w:color w:val="000000"/>
              </w:rPr>
              <w:t xml:space="preserve"> </w:t>
            </w:r>
            <w:proofErr w:type="gramStart"/>
            <w:r>
              <w:rPr>
                <w:rFonts w:cs="Calibri"/>
                <w:bCs/>
                <w:color w:val="000000"/>
              </w:rPr>
              <w:t>Percentile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386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68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97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97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1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  <w:vMerge w:val="restart"/>
          </w:tcPr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edia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61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2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4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4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80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3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4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  <w:tc>
          <w:tcPr>
            <w:tcW w:w="158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65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9)</w:t>
            </w:r>
          </w:p>
        </w:tc>
        <w:tc>
          <w:tcPr>
            <w:tcW w:w="1191" w:type="dxa"/>
            <w:vMerge w:val="restart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4***</w:t>
            </w:r>
          </w:p>
          <w:p w:rsidR="00B60FAB" w:rsidRPr="00360AAA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Cs/>
                <w:color w:val="000000"/>
              </w:rPr>
            </w:pPr>
          </w:p>
        </w:tc>
        <w:tc>
          <w:tcPr>
            <w:tcW w:w="1175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4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8" w:type="dxa"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91" w:type="dxa"/>
            <w:vMerge/>
          </w:tcPr>
          <w:p w:rsidR="00B60FAB" w:rsidRPr="00360AAA" w:rsidRDefault="00B60FAB" w:rsidP="00FF5E2C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>Presidential Approval at 75</w:t>
            </w:r>
            <w:r w:rsidRPr="00360AAA">
              <w:rPr>
                <w:rFonts w:cs="Calibri"/>
                <w:bCs/>
                <w:color w:val="000000"/>
                <w:vertAlign w:val="superscript"/>
              </w:rPr>
              <w:t>th</w:t>
            </w:r>
            <w:r>
              <w:rPr>
                <w:rFonts w:cs="Calibri"/>
                <w:bCs/>
                <w:color w:val="000000"/>
              </w:rPr>
              <w:t xml:space="preserve"> </w:t>
            </w:r>
            <w:proofErr w:type="gramStart"/>
            <w:r>
              <w:rPr>
                <w:rFonts w:cs="Calibri"/>
                <w:bCs/>
                <w:color w:val="000000"/>
              </w:rPr>
              <w:t>Percentile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84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5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4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70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5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4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06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)</w:t>
            </w:r>
          </w:p>
        </w:tc>
      </w:tr>
      <w:tr w:rsidR="00B60FAB" w:rsidRPr="009F15E9" w:rsidTr="00FF5E2C">
        <w:trPr>
          <w:trHeight w:val="300"/>
        </w:trPr>
        <w:tc>
          <w:tcPr>
            <w:tcW w:w="3240" w:type="dxa"/>
          </w:tcPr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Presidential Approval at </w:t>
            </w:r>
            <w:proofErr w:type="gramStart"/>
            <w:r>
              <w:rPr>
                <w:rFonts w:cs="Calibri"/>
                <w:bCs/>
                <w:color w:val="000000"/>
              </w:rPr>
              <w:t>Maximum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87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402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7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2)</w:t>
            </w:r>
          </w:p>
        </w:tc>
        <w:tc>
          <w:tcPr>
            <w:tcW w:w="154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6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35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09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8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2)</w:t>
            </w:r>
          </w:p>
        </w:tc>
        <w:tc>
          <w:tcPr>
            <w:tcW w:w="158" w:type="dxa"/>
          </w:tcPr>
          <w:p w:rsidR="00B60FAB" w:rsidRPr="0001661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57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76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91)</w:t>
            </w:r>
          </w:p>
        </w:tc>
        <w:tc>
          <w:tcPr>
            <w:tcW w:w="1191" w:type="dxa"/>
          </w:tcPr>
          <w:p w:rsidR="00B60FAB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8***</w:t>
            </w:r>
          </w:p>
          <w:p w:rsidR="00B60FAB" w:rsidRPr="0001661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2)</w:t>
            </w:r>
          </w:p>
        </w:tc>
      </w:tr>
    </w:tbl>
    <w:p w:rsidR="00B60FAB" w:rsidRPr="00A72932" w:rsidRDefault="00B60FAB" w:rsidP="002F77F5">
      <w:pPr>
        <w:ind w:left="-720"/>
        <w:jc w:val="both"/>
      </w:pPr>
      <w:r>
        <w:t>Note: Results based on the models in Table A-9a</w:t>
      </w:r>
      <w:r w:rsidRPr="00A72932">
        <w:t>.</w:t>
      </w:r>
      <w:r>
        <w:t xml:space="preserve"> Results for the </w:t>
      </w:r>
      <w:r>
        <w:rPr>
          <w:i/>
        </w:rPr>
        <w:t>Selection</w:t>
      </w:r>
      <w:r>
        <w:t xml:space="preserve"> model are the predicted changes in the probability of a nomination put forth. Results for the </w:t>
      </w:r>
      <w:r>
        <w:rPr>
          <w:i/>
        </w:rPr>
        <w:t>Outcome</w:t>
      </w:r>
      <w:r>
        <w:t xml:space="preserve"> model are the predicted changes in the dependent variable indicated in the top row.</w:t>
      </w:r>
      <w:r w:rsidR="002F77F5"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Default="00B60FAB" w:rsidP="00B60FAB">
      <w:pPr>
        <w:ind w:left="-720"/>
      </w:pPr>
    </w:p>
    <w:p w:rsidR="00B60FAB" w:rsidRPr="00A72932" w:rsidRDefault="00B60FAB" w:rsidP="00B60FAB">
      <w:pPr>
        <w:ind w:left="-720"/>
      </w:pPr>
    </w:p>
    <w:p w:rsidR="00B60FAB" w:rsidRDefault="00B60FAB" w:rsidP="00B60FAB"/>
    <w:p w:rsidR="00B60FAB" w:rsidRPr="009F15E9" w:rsidRDefault="00B60FAB" w:rsidP="00B60FAB">
      <w:pPr>
        <w:jc w:val="center"/>
        <w:rPr>
          <w:b/>
        </w:rPr>
      </w:pPr>
      <w:r>
        <w:rPr>
          <w:b/>
        </w:rPr>
        <w:t>Table A-10: Heckman Selection Models of Executive Nominations and Nominee Ideology (Excepting Days when the Senate is in Reces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60FAB" w:rsidRPr="00EF3796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BB1D02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 w:rsidRPr="004564A9"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Theme="majorHAnsi" w:eastAsiaTheme="majorEastAsia" w:hAnsiTheme="majorHAnsi" w:cs="Calibri"/>
                <w:b/>
                <w:bCs/>
                <w:i/>
                <w:iCs/>
                <w:color w:val="000000"/>
              </w:rPr>
            </w:pPr>
            <w:r w:rsidRPr="009201CC">
              <w:rPr>
                <w:rFonts w:cs="Calibri"/>
                <w:i/>
                <w:iCs/>
                <w:color w:val="000000"/>
              </w:rPr>
              <w:t>Relative Divergence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BB1D02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910456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10456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201C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201C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15</w:t>
            </w:r>
            <w:r w:rsidRPr="009F15E9">
              <w:rPr>
                <w:rFonts w:cs="Calibri"/>
                <w:b/>
                <w:bCs/>
                <w:color w:val="000000"/>
              </w:rPr>
              <w:t>7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033</w:t>
            </w:r>
            <w:r w:rsidRPr="009F15E9">
              <w:rPr>
                <w:rFonts w:cs="Calibri"/>
                <w:b/>
                <w:bCs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049</w:t>
            </w:r>
            <w:r w:rsidRPr="00BB1D02">
              <w:rPr>
                <w:rFonts w:cs="Calibri"/>
                <w:b/>
                <w:bCs/>
                <w:color w:val="000000"/>
              </w:rPr>
              <w:t>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28</w:t>
            </w:r>
            <w:r w:rsidRPr="00BB1D02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031</w:t>
            </w:r>
            <w:r>
              <w:rPr>
                <w:rFonts w:cs="Calibri"/>
                <w:b/>
                <w:bCs/>
                <w:color w:val="000000"/>
              </w:rPr>
              <w:t>*</w:t>
            </w:r>
            <w:r w:rsidRPr="00BB1D02">
              <w:rPr>
                <w:rFonts w:cs="Calibri"/>
                <w:b/>
                <w:bCs/>
                <w:color w:val="000000"/>
              </w:rPr>
              <w:t>*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b/>
                <w:bCs/>
                <w:color w:val="000000"/>
              </w:rPr>
              <w:t>(0.013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b/>
                <w:bCs/>
                <w:color w:val="000000"/>
              </w:rPr>
              <w:t>0.072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49</w:t>
            </w:r>
            <w:r w:rsidRPr="009201CC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031*</w:t>
            </w:r>
            <w:r w:rsidRPr="009201CC">
              <w:rPr>
                <w:rFonts w:cs="Calibri"/>
                <w:b/>
                <w:bCs/>
                <w:color w:val="000000"/>
              </w:rPr>
              <w:t>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b/>
                <w:bCs/>
                <w:color w:val="000000"/>
              </w:rPr>
              <w:t>(0.013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F15E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0.220</w:t>
            </w:r>
            <w:r w:rsidRPr="009F15E9">
              <w:rPr>
                <w:rFonts w:cs="Calibri"/>
                <w:b/>
                <w:bCs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13</w:t>
            </w:r>
            <w:r w:rsidRPr="009F15E9">
              <w:rPr>
                <w:rFonts w:cs="Calibri"/>
                <w:b/>
                <w:bCs/>
                <w:color w:val="000000"/>
              </w:rPr>
              <w:t>2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-0.251</w:t>
            </w:r>
            <w:r w:rsidRPr="009F15E9">
              <w:rPr>
                <w:rFonts w:cs="Calibri"/>
                <w:b/>
                <w:bCs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b/>
                <w:bCs/>
                <w:color w:val="000000"/>
              </w:rPr>
              <w:t>(0.047</w:t>
            </w:r>
            <w:r w:rsidRPr="009F15E9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092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59</w:t>
            </w:r>
            <w:r w:rsidRPr="00BB1D02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264</w:t>
            </w:r>
            <w:r w:rsidRPr="00BB1D02">
              <w:rPr>
                <w:rFonts w:cs="Calibri"/>
                <w:b/>
                <w:bCs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46</w:t>
            </w:r>
            <w:r w:rsidRPr="00BB1D02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0.195</w:t>
            </w:r>
            <w:r w:rsidRPr="009201CC">
              <w:rPr>
                <w:rFonts w:cs="Calibri"/>
                <w:b/>
                <w:bCs/>
                <w:color w:val="000000"/>
              </w:rPr>
              <w:t>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87</w:t>
            </w:r>
            <w:r w:rsidRPr="009201CC">
              <w:rPr>
                <w:rFonts w:cs="Calibri"/>
                <w:b/>
                <w:bCs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-0.267</w:t>
            </w:r>
            <w:r w:rsidRPr="009201CC">
              <w:rPr>
                <w:rFonts w:cs="Calibri"/>
                <w:b/>
                <w:bCs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b/>
                <w:bCs/>
                <w:color w:val="000000"/>
              </w:rPr>
              <w:t>(0.046</w:t>
            </w:r>
            <w:r w:rsidRPr="009201CC">
              <w:rPr>
                <w:rFonts w:cs="Calibri"/>
                <w:b/>
                <w:bCs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/>
                <w:bCs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2.552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683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590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171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0.232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273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618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7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257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429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623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72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2.952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5.857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6.245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1.149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2.744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2.63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6.236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1.155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2.026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3.135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6.256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1.155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8.825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3.944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4.232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772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-1.903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1.771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4.224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776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1.416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2.107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4.238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776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263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474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72</w:t>
            </w:r>
            <w:r w:rsidRPr="009F15E9">
              <w:rPr>
                <w:rFonts w:cs="Calibri"/>
                <w:color w:val="000000"/>
              </w:rPr>
              <w:t>1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118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0.103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24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724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19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22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236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724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19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208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140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140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31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57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136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3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71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73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13</w:t>
            </w:r>
            <w:r w:rsidRPr="009201CC">
              <w:rPr>
                <w:rFonts w:cs="Calibri"/>
                <w:color w:val="000000"/>
              </w:rPr>
              <w:t>6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32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08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04</w:t>
            </w:r>
            <w:r w:rsidRPr="009F15E9">
              <w:rPr>
                <w:rFonts w:cs="Calibri"/>
                <w:color w:val="000000"/>
              </w:rPr>
              <w:t>*</w:t>
            </w:r>
            <w:r>
              <w:rPr>
                <w:rFonts w:cs="Calibri"/>
                <w:color w:val="000000"/>
              </w:rPr>
              <w:t>*</w:t>
            </w:r>
            <w:r w:rsidRPr="009F15E9">
              <w:rPr>
                <w:rFonts w:cs="Calibri"/>
                <w:color w:val="000000"/>
              </w:rPr>
              <w:t>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BB1D02">
              <w:rPr>
                <w:rFonts w:cs="Calibri"/>
                <w:color w:val="000000"/>
              </w:rPr>
              <w:t>0.001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04*</w:t>
            </w:r>
            <w:r w:rsidRPr="00BB1D02">
              <w:rPr>
                <w:rFonts w:cs="Calibri"/>
                <w:color w:val="000000"/>
              </w:rPr>
              <w:t>**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001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-0.006</w:t>
            </w:r>
            <w:r w:rsidRPr="00565CE5">
              <w:rPr>
                <w:rFonts w:cs="Calibri"/>
                <w:color w:val="000000"/>
              </w:rPr>
              <w:t>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04*</w:t>
            </w:r>
            <w:r w:rsidRPr="009201CC">
              <w:rPr>
                <w:rFonts w:cs="Calibri"/>
                <w:color w:val="000000"/>
              </w:rPr>
              <w:t>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001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EF3796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306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116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78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color w:val="000000"/>
              </w:rPr>
              <w:t>(0.034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0.102*</w:t>
            </w:r>
            <w:r w:rsidRPr="00BB1D02">
              <w:rPr>
                <w:rFonts w:cs="Calibri"/>
                <w:color w:val="000000"/>
              </w:rPr>
              <w:t>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35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81</w:t>
            </w:r>
            <w:r>
              <w:rPr>
                <w:rFonts w:cs="Calibri"/>
                <w:color w:val="000000"/>
              </w:rPr>
              <w:t>*</w:t>
            </w:r>
            <w:r w:rsidRPr="00BB1D02">
              <w:rPr>
                <w:rFonts w:cs="Calibri"/>
                <w:color w:val="000000"/>
              </w:rPr>
              <w:t>*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034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81*</w:t>
            </w:r>
            <w:r w:rsidRPr="009201CC">
              <w:rPr>
                <w:rFonts w:cs="Calibri"/>
                <w:color w:val="000000"/>
              </w:rPr>
              <w:t>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65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81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034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25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211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108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416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01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7</w:t>
            </w:r>
            <w:r w:rsidRPr="00BB1D02">
              <w:rPr>
                <w:rFonts w:cs="Calibri"/>
                <w:color w:val="000000"/>
              </w:rPr>
              <w:t>6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10</w:t>
            </w:r>
            <w:r w:rsidRPr="00BB1D02">
              <w:rPr>
                <w:rFonts w:cs="Calibri"/>
                <w:color w:val="000000"/>
              </w:rPr>
              <w:t>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47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214</w:t>
            </w:r>
            <w:r w:rsidRPr="009201CC">
              <w:rPr>
                <w:rFonts w:cs="Calibri"/>
                <w:color w:val="000000"/>
              </w:rPr>
              <w:t>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23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10</w:t>
            </w:r>
            <w:r w:rsidRPr="009201CC">
              <w:rPr>
                <w:rFonts w:cs="Calibri"/>
                <w:color w:val="000000"/>
              </w:rPr>
              <w:t>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47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22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25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25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002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03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F15E9">
              <w:rPr>
                <w:rFonts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03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03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000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50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59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45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66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45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66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0.011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55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07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6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0.012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62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100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56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38</w:t>
            </w:r>
            <w:r w:rsidRPr="00BB1D02">
              <w:rPr>
                <w:rFonts w:cs="Calibri"/>
                <w:color w:val="000000"/>
              </w:rPr>
              <w:t>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7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35</w:t>
            </w:r>
            <w:r w:rsidRPr="009201CC">
              <w:rPr>
                <w:rFonts w:cs="Calibri"/>
                <w:color w:val="000000"/>
              </w:rPr>
              <w:t>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8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039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75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94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76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92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75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0.06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(0.048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92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3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90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3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cs="Calibri"/>
                <w:color w:val="000000"/>
              </w:rPr>
            </w:pPr>
            <w:r w:rsidRPr="009201CC">
              <w:rPr>
                <w:rFonts w:cs="Calibri"/>
                <w:color w:val="000000"/>
              </w:rPr>
              <w:t>Continued on Next Page</w:t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B60FAB" w:rsidRPr="00565CE5" w:rsidRDefault="00B60FAB" w:rsidP="00FF5E2C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</w:tr>
      <w:tr w:rsidR="00B60FAB" w:rsidRPr="00EF3796" w:rsidTr="00FF5E2C">
        <w:trPr>
          <w:trHeight w:val="300"/>
        </w:trPr>
        <w:tc>
          <w:tcPr>
            <w:tcW w:w="10728" w:type="dxa"/>
            <w:gridSpan w:val="9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lastRenderedPageBreak/>
              <w:t>Continued from Previous Page</w:t>
            </w:r>
          </w:p>
        </w:tc>
      </w:tr>
      <w:tr w:rsidR="00B60FAB" w:rsidRPr="0019082C" w:rsidTr="00FF5E2C">
        <w:trPr>
          <w:trHeight w:val="600"/>
        </w:trPr>
        <w:tc>
          <w:tcPr>
            <w:tcW w:w="3150" w:type="dxa"/>
          </w:tcPr>
          <w:p w:rsidR="00B60FAB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19082C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910456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BB1D02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 w:rsidRPr="004564A9"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Theme="majorHAnsi" w:eastAsiaTheme="majorEastAsia" w:hAnsiTheme="majorHAnsi" w:cs="Calibri"/>
                <w:b/>
                <w:bCs/>
                <w:i/>
                <w:iCs/>
                <w:color w:val="000000"/>
              </w:rPr>
            </w:pPr>
            <w:r w:rsidRPr="009201CC">
              <w:rPr>
                <w:rFonts w:cs="Calibri"/>
                <w:i/>
                <w:iCs/>
                <w:color w:val="000000"/>
              </w:rPr>
              <w:t>Relative Divergence</w:t>
            </w:r>
          </w:p>
        </w:tc>
      </w:tr>
      <w:tr w:rsidR="00B60FAB" w:rsidRPr="0019082C" w:rsidTr="00FF5E2C">
        <w:trPr>
          <w:trHeight w:val="300"/>
        </w:trPr>
        <w:tc>
          <w:tcPr>
            <w:tcW w:w="3150" w:type="dxa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19082C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B60FAB" w:rsidRPr="0019082C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u w:val="single"/>
              </w:rPr>
            </w:pPr>
            <w:r w:rsidRPr="00BB1D02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4564A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4564A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201CC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Theme="majorHAnsi" w:eastAsiaTheme="majorEastAsia" w:hAnsiTheme="majorHAnsi" w:cs="Calibri"/>
                <w:b/>
                <w:bCs/>
                <w:color w:val="000000"/>
                <w:u w:val="single"/>
              </w:rPr>
            </w:pPr>
            <w:r w:rsidRPr="009201CC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123</w:t>
            </w:r>
            <w:r w:rsidRPr="009F15E9">
              <w:rPr>
                <w:rFonts w:cs="Calibri"/>
                <w:color w:val="000000"/>
              </w:rPr>
              <w:t>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51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63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162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2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04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45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32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0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32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0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0.034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053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63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7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61</w:t>
            </w:r>
          </w:p>
          <w:p w:rsidR="00B60FAB" w:rsidRPr="009201C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7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0.746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2.314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-4.095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274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577</w:t>
            </w:r>
          </w:p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542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4.149</w:t>
            </w:r>
            <w:r w:rsidRPr="00BB1D02">
              <w:rPr>
                <w:rFonts w:cs="Calibri"/>
                <w:color w:val="000000"/>
              </w:rPr>
              <w:t>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278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315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873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-4.</w:t>
            </w:r>
            <w:r w:rsidRPr="00565CE5">
              <w:rPr>
                <w:rFonts w:cs="Calibri"/>
                <w:color w:val="000000"/>
              </w:rPr>
              <w:t>160</w:t>
            </w:r>
            <w:r w:rsidRPr="009201CC">
              <w:rPr>
                <w:rFonts w:cs="Calibri"/>
                <w:color w:val="000000"/>
              </w:rPr>
              <w:t>***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278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191" w:type="dxa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-1.296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307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0.15</w:t>
            </w:r>
            <w:r w:rsidRPr="00BB1D02">
              <w:rPr>
                <w:rFonts w:cs="Calibri"/>
                <w:color w:val="000000"/>
              </w:rPr>
              <w:t>7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151</w:t>
            </w:r>
            <w:r w:rsidRPr="00BB1D02">
              <w:rPr>
                <w:rFonts w:cs="Calibri"/>
                <w:color w:val="000000"/>
              </w:rPr>
              <w:t>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-0.</w:t>
            </w:r>
            <w:r w:rsidRPr="00565CE5">
              <w:rPr>
                <w:rFonts w:cs="Calibri"/>
                <w:color w:val="000000"/>
              </w:rPr>
              <w:t>246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(0.</w:t>
            </w:r>
            <w:r w:rsidRPr="00565CE5">
              <w:rPr>
                <w:rFonts w:cs="Calibri"/>
                <w:color w:val="000000"/>
              </w:rPr>
              <w:t>167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 w:val="restart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0.</w:t>
            </w:r>
            <w:r>
              <w:rPr>
                <w:rFonts w:cs="Calibri"/>
                <w:color w:val="000000"/>
              </w:rPr>
              <w:t>860</w:t>
            </w:r>
            <w:r w:rsidRPr="009F15E9">
              <w:rPr>
                <w:rFonts w:cs="Calibri"/>
                <w:color w:val="000000"/>
              </w:rPr>
              <w:t>***</w:t>
            </w:r>
          </w:p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>
              <w:rPr>
                <w:rFonts w:cs="Calibri"/>
                <w:color w:val="000000"/>
              </w:rPr>
              <w:t>(0.200</w:t>
            </w:r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BB1D02">
              <w:rPr>
                <w:rFonts w:cs="Calibri"/>
                <w:color w:val="000000"/>
              </w:rPr>
              <w:t>-0.</w:t>
            </w:r>
            <w:r w:rsidRPr="00565CE5">
              <w:rPr>
                <w:rFonts w:cs="Calibri"/>
                <w:color w:val="000000"/>
              </w:rPr>
              <w:t>384***</w:t>
            </w:r>
          </w:p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4564A9">
              <w:rPr>
                <w:rFonts w:cs="Calibri"/>
                <w:color w:val="000000"/>
              </w:rPr>
              <w:t>(0.</w:t>
            </w:r>
            <w:r w:rsidRPr="00910456">
              <w:rPr>
                <w:rFonts w:cs="Calibri"/>
                <w:color w:val="000000"/>
              </w:rPr>
              <w:t>07</w:t>
            </w:r>
            <w:r w:rsidRPr="00565CE5">
              <w:rPr>
                <w:rFonts w:cs="Calibri"/>
                <w:color w:val="000000"/>
              </w:rPr>
              <w:t>9)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-0.033</w:t>
            </w:r>
          </w:p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(0.051</w:t>
            </w:r>
            <w:r w:rsidRPr="009201CC">
              <w:rPr>
                <w:rFonts w:cs="Calibri"/>
                <w:color w:val="000000"/>
              </w:rPr>
              <w:t>)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  <w:vMerge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56.718</w:t>
            </w:r>
            <w:r w:rsidRPr="009F15E9">
              <w:rPr>
                <w:rFonts w:cs="Calibri"/>
                <w:color w:val="000000"/>
              </w:rPr>
              <w:t>***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565CE5">
              <w:rPr>
                <w:rFonts w:cs="Calibri"/>
                <w:color w:val="000000"/>
              </w:rPr>
              <w:t>22.099</w:t>
            </w:r>
            <w:r w:rsidRPr="00BB1D02">
              <w:rPr>
                <w:rFonts w:cs="Calibri"/>
                <w:color w:val="000000"/>
              </w:rPr>
              <w:t>***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565CE5">
              <w:rPr>
                <w:rFonts w:cs="Calibri"/>
                <w:color w:val="000000"/>
              </w:rPr>
              <w:t>24.210</w:t>
            </w:r>
            <w:r w:rsidRPr="009201CC">
              <w:rPr>
                <w:rFonts w:cs="Calibri"/>
                <w:color w:val="000000"/>
              </w:rPr>
              <w:t>***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="Calibri"/>
                <w:color w:val="000000"/>
              </w:rPr>
              <w:t>11927.208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 w:rsidRPr="00565CE5">
              <w:rPr>
                <w:rFonts w:cs="Calibri"/>
                <w:color w:val="000000"/>
              </w:rPr>
              <w:t>10911.013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9201C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  <w:sz w:val="18"/>
                <w:szCs w:val="18"/>
              </w:rPr>
            </w:pPr>
            <w:r w:rsidRPr="00565CE5">
              <w:rPr>
                <w:rFonts w:cs="Calibri"/>
                <w:color w:val="000000"/>
              </w:rPr>
              <w:t>11389.952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-</w:t>
            </w:r>
            <w:r>
              <w:rPr>
                <w:rFonts w:cs="Calibri"/>
                <w:color w:val="000000"/>
              </w:rPr>
              <w:t>5757.810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BB1D02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BB1D02">
              <w:rPr>
                <w:rFonts w:cs="Calibri"/>
                <w:color w:val="000000"/>
              </w:rPr>
              <w:t>-</w:t>
            </w:r>
            <w:r w:rsidRPr="00565CE5">
              <w:rPr>
                <w:rFonts w:cs="Calibri"/>
                <w:color w:val="000000"/>
              </w:rPr>
              <w:t>5249.713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9201CC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9201CC">
              <w:rPr>
                <w:rFonts w:cs="Calibri"/>
                <w:color w:val="000000"/>
              </w:rPr>
              <w:t>-</w:t>
            </w:r>
            <w:r w:rsidRPr="00565CE5">
              <w:rPr>
                <w:rFonts w:cs="Calibri"/>
                <w:color w:val="000000"/>
              </w:rPr>
              <w:t>5489.182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80865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BB1D02">
              <w:rPr>
                <w:rFonts w:cs="Calibri"/>
                <w:color w:val="000000"/>
              </w:rPr>
              <w:t>180865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180865</w:t>
            </w:r>
          </w:p>
        </w:tc>
      </w:tr>
      <w:tr w:rsidR="00B60FAB" w:rsidRPr="00EF3796" w:rsidTr="00FF5E2C">
        <w:trPr>
          <w:trHeight w:val="300"/>
        </w:trPr>
        <w:tc>
          <w:tcPr>
            <w:tcW w:w="3150" w:type="dxa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B60FAB" w:rsidRPr="009F15E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716</w:t>
            </w:r>
          </w:p>
        </w:tc>
        <w:tc>
          <w:tcPr>
            <w:tcW w:w="154" w:type="dxa"/>
            <w:vAlign w:val="center"/>
          </w:tcPr>
          <w:p w:rsidR="00B60FAB" w:rsidRPr="009F15E9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60FAB" w:rsidRPr="004564A9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</w:rPr>
            </w:pPr>
            <w:r w:rsidRPr="00BB1D02">
              <w:rPr>
                <w:rFonts w:cs="Calibri"/>
                <w:color w:val="000000"/>
              </w:rPr>
              <w:t>716</w:t>
            </w:r>
          </w:p>
        </w:tc>
        <w:tc>
          <w:tcPr>
            <w:tcW w:w="158" w:type="dxa"/>
            <w:vAlign w:val="center"/>
          </w:tcPr>
          <w:p w:rsidR="00B60FAB" w:rsidRPr="00565CE5" w:rsidRDefault="00B60FAB" w:rsidP="00FF5E2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60FAB" w:rsidRPr="00565CE5" w:rsidRDefault="00B60FAB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Theme="majorHAnsi" w:eastAsiaTheme="majorEastAsia" w:hAnsiTheme="majorHAnsi" w:cs="Calibri"/>
                <w:b/>
                <w:bCs/>
                <w:color w:val="000000"/>
              </w:rPr>
            </w:pPr>
            <w:r w:rsidRPr="009201CC">
              <w:rPr>
                <w:rFonts w:cs="Calibri"/>
                <w:color w:val="000000"/>
              </w:rPr>
              <w:t>716</w:t>
            </w:r>
          </w:p>
        </w:tc>
      </w:tr>
    </w:tbl>
    <w:p w:rsidR="00B60FAB" w:rsidRDefault="00B60FAB" w:rsidP="00B60FAB">
      <w:pPr>
        <w:ind w:left="-990" w:firstLine="36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</w:t>
      </w:r>
    </w:p>
    <w:p w:rsidR="00B60FAB" w:rsidRPr="00E8776B" w:rsidRDefault="00B60FAB" w:rsidP="00B60FAB">
      <w:pPr>
        <w:ind w:left="-990" w:firstLine="360"/>
      </w:pPr>
      <w:r>
        <w:t xml:space="preserve">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545A05" w:rsidRDefault="00545A0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Default="002F77F5"/>
    <w:p w:rsidR="002F77F5" w:rsidRPr="009F15E9" w:rsidRDefault="002F77F5" w:rsidP="002F77F5">
      <w:pPr>
        <w:jc w:val="center"/>
        <w:rPr>
          <w:b/>
        </w:rPr>
      </w:pPr>
      <w:r>
        <w:rPr>
          <w:b/>
        </w:rPr>
        <w:lastRenderedPageBreak/>
        <w:t xml:space="preserve">Table A-11: Heckman Selection Models of Executive Nominations and Nominee Ideology (Including </w:t>
      </w:r>
      <w:r>
        <w:rPr>
          <w:b/>
          <w:i/>
        </w:rPr>
        <w:t>Commission</w:t>
      </w:r>
      <w:r w:rsidR="00486F2B">
        <w:rPr>
          <w:b/>
          <w:i/>
        </w:rPr>
        <w:t xml:space="preserve"> Structure</w:t>
      </w:r>
      <w:r>
        <w:rPr>
          <w:b/>
          <w:i/>
        </w:rPr>
        <w:t xml:space="preserve"> </w:t>
      </w:r>
      <w:r>
        <w:rPr>
          <w:b/>
        </w:rPr>
        <w:t>Variable)</w:t>
      </w:r>
    </w:p>
    <w:tbl>
      <w:tblPr>
        <w:tblW w:w="133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  <w:gridCol w:w="1300"/>
        <w:gridCol w:w="1300"/>
      </w:tblGrid>
      <w:tr w:rsidR="002F77F5" w:rsidRPr="0070527B" w:rsidTr="0070527B">
        <w:trPr>
          <w:gridAfter w:val="2"/>
          <w:wAfter w:w="2600" w:type="dxa"/>
          <w:trHeight w:val="600"/>
        </w:trPr>
        <w:tc>
          <w:tcPr>
            <w:tcW w:w="3150" w:type="dxa"/>
          </w:tcPr>
          <w:p w:rsidR="002F77F5" w:rsidRPr="0070527B" w:rsidRDefault="002F77F5" w:rsidP="00FF5E2C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2F77F5" w:rsidRPr="0070527B" w:rsidRDefault="002F77F5" w:rsidP="00FF5E2C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2F77F5" w:rsidRPr="0070527B" w:rsidRDefault="002F77F5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2F77F5" w:rsidRPr="0070527B" w:rsidRDefault="002F77F5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2F77F5" w:rsidRPr="0070527B" w:rsidRDefault="002F77F5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2F77F5" w:rsidRPr="0070527B" w:rsidTr="0070527B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2F77F5" w:rsidRPr="0070527B" w:rsidRDefault="002F77F5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2F77F5" w:rsidRPr="0070527B" w:rsidRDefault="002F77F5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2F77F5" w:rsidRPr="0070527B" w:rsidRDefault="002F77F5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F77F5" w:rsidRPr="0070527B" w:rsidRDefault="002F77F5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70527B" w:rsidRPr="004B4178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4B4178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4B4178">
              <w:rPr>
                <w:rFonts w:ascii="Cambria" w:hAnsi="Cambria"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70527B" w:rsidRPr="004B4178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4B4178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0.165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049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4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049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047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0.071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047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70527B" w:rsidRPr="004B4178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70527B" w:rsidRPr="004B4178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4B4178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4B4178">
              <w:rPr>
                <w:rFonts w:ascii="Cambria" w:hAnsi="Cambria"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70527B" w:rsidRPr="004B4178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4B4178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0.293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122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372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42)</w:t>
            </w:r>
          </w:p>
        </w:tc>
        <w:tc>
          <w:tcPr>
            <w:tcW w:w="154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089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51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387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  <w:tc>
          <w:tcPr>
            <w:tcW w:w="158" w:type="dxa"/>
            <w:vAlign w:val="center"/>
          </w:tcPr>
          <w:p w:rsidR="0070527B" w:rsidRPr="004B4178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0.179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78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-0.389***</w:t>
            </w:r>
          </w:p>
          <w:p w:rsidR="0070527B" w:rsidRPr="004B4178" w:rsidRDefault="0070527B" w:rsidP="0070527B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B4178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.100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725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850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55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28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33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875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56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2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380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877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56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14.533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6.135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7.965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1.040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3.219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2.379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7.999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1.047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3.24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2.890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8.01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1.046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President-Filibuster Distance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9.825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4.119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5.361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699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2.225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1.603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5.38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704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.235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1.942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5.396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703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  <w:tcBorders>
              <w:bottom w:val="single" w:sz="4" w:space="0" w:color="auto"/>
            </w:tcBorders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tcBorders>
              <w:bottom w:val="single" w:sz="4" w:space="0" w:color="auto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tcBorders>
              <w:bottom w:val="single" w:sz="4" w:space="0" w:color="auto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tcBorders>
              <w:bottom w:val="single" w:sz="4" w:space="0" w:color="auto"/>
            </w:tcBorders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tcBorders>
              <w:bottom w:val="nil"/>
            </w:tcBorders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Commission Structure</w:t>
            </w:r>
          </w:p>
        </w:tc>
        <w:tc>
          <w:tcPr>
            <w:tcW w:w="1175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321</w:t>
            </w:r>
          </w:p>
        </w:tc>
        <w:tc>
          <w:tcPr>
            <w:tcW w:w="1191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17</w:t>
            </w:r>
          </w:p>
        </w:tc>
        <w:tc>
          <w:tcPr>
            <w:tcW w:w="154" w:type="dxa"/>
            <w:tcBorders>
              <w:bottom w:val="nil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24</w:t>
            </w:r>
          </w:p>
        </w:tc>
        <w:tc>
          <w:tcPr>
            <w:tcW w:w="1191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25</w:t>
            </w:r>
          </w:p>
        </w:tc>
        <w:tc>
          <w:tcPr>
            <w:tcW w:w="158" w:type="dxa"/>
            <w:tcBorders>
              <w:bottom w:val="nil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206</w:t>
            </w:r>
          </w:p>
        </w:tc>
        <w:tc>
          <w:tcPr>
            <w:tcW w:w="1191" w:type="dxa"/>
            <w:tcBorders>
              <w:bottom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25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tcBorders>
              <w:top w:val="nil"/>
            </w:tcBorders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61)</w:t>
            </w:r>
          </w:p>
        </w:tc>
        <w:tc>
          <w:tcPr>
            <w:tcW w:w="1191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4" w:type="dxa"/>
            <w:tcBorders>
              <w:top w:val="nil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87)</w:t>
            </w:r>
          </w:p>
        </w:tc>
        <w:tc>
          <w:tcPr>
            <w:tcW w:w="1191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8" w:type="dxa"/>
            <w:tcBorders>
              <w:top w:val="nil"/>
            </w:tcBorders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32)</w:t>
            </w:r>
          </w:p>
        </w:tc>
        <w:tc>
          <w:tcPr>
            <w:tcW w:w="1191" w:type="dxa"/>
            <w:tcBorders>
              <w:top w:val="nil"/>
            </w:tcBorders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2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Tier One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1.139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454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711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03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1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00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707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60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90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707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05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Tier Two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83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35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22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63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1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0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9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8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1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0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0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3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3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0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3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274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15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0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8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0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55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0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34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1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84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87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1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0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91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98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92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2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Daily Workload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29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32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32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Pending Nominations</w:t>
            </w:r>
          </w:p>
          <w:p w:rsidR="0070527B" w:rsidRPr="0070527B" w:rsidRDefault="0070527B" w:rsidP="0070527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70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9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6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4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65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64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8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1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2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007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8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4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21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19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3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5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72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95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9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70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70527B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Continued on Next Page</w:t>
            </w:r>
          </w:p>
        </w:tc>
        <w:tc>
          <w:tcPr>
            <w:tcW w:w="1300" w:type="dxa"/>
          </w:tcPr>
          <w:p w:rsidR="0070527B" w:rsidRPr="0070527B" w:rsidRDefault="0070527B" w:rsidP="0070527B">
            <w:pPr>
              <w:jc w:val="center"/>
              <w:rPr>
                <w:rFonts w:ascii="Cambria" w:hAnsi="Cambria"/>
              </w:rPr>
            </w:pPr>
          </w:p>
        </w:tc>
        <w:tc>
          <w:tcPr>
            <w:tcW w:w="1300" w:type="dxa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5)</w:t>
            </w:r>
          </w:p>
        </w:tc>
      </w:tr>
      <w:tr w:rsidR="0070527B" w:rsidRPr="0070527B" w:rsidTr="0070527B">
        <w:trPr>
          <w:gridAfter w:val="2"/>
          <w:wAfter w:w="2600" w:type="dxa"/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70527B" w:rsidRPr="0070527B" w:rsidRDefault="0070527B" w:rsidP="0070527B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70527B">
        <w:trPr>
          <w:gridAfter w:val="2"/>
          <w:wAfter w:w="2600" w:type="dxa"/>
          <w:trHeight w:val="300"/>
        </w:trPr>
        <w:tc>
          <w:tcPr>
            <w:tcW w:w="10728" w:type="dxa"/>
            <w:gridSpan w:val="9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70527B" w:rsidRPr="0070527B" w:rsidTr="0070527B">
        <w:trPr>
          <w:gridAfter w:val="2"/>
          <w:wAfter w:w="2600" w:type="dxa"/>
          <w:trHeight w:val="600"/>
        </w:trPr>
        <w:tc>
          <w:tcPr>
            <w:tcW w:w="3150" w:type="dxa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70527B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70527B" w:rsidRPr="0070527B" w:rsidTr="0070527B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67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79*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80*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70527B" w:rsidRPr="00AF0755" w:rsidTr="0070527B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70527B">
              <w:rPr>
                <w:rFonts w:ascii="Cambria" w:eastAsiaTheme="majorEastAsia" w:hAnsi="Cambria" w:cs="Calibri"/>
                <w:bCs/>
                <w:color w:val="000000"/>
              </w:rPr>
              <w:t>-0.117**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70527B">
              <w:rPr>
                <w:rFonts w:ascii="Cambria" w:eastAsiaTheme="majorEastAsia" w:hAnsi="Cambria" w:cs="Calibri"/>
                <w:bCs/>
                <w:color w:val="000000"/>
              </w:rPr>
              <w:t>(0.046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70527B" w:rsidRPr="00AF0755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70527B" w:rsidRPr="00AF0755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AF0755">
              <w:rPr>
                <w:rFonts w:ascii="Cambria" w:eastAsiaTheme="majorEastAsia" w:hAnsi="Cambria" w:cs="Calibri"/>
                <w:bCs/>
                <w:color w:val="000000"/>
              </w:rPr>
              <w:t>-0.134**</w:t>
            </w:r>
          </w:p>
          <w:p w:rsidR="0070527B" w:rsidRPr="00AF0755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AF0755">
              <w:rPr>
                <w:rFonts w:ascii="Cambria" w:eastAsiaTheme="majorEastAsia" w:hAnsi="Cambria" w:cs="Calibri"/>
                <w:bCs/>
                <w:color w:val="000000"/>
              </w:rPr>
              <w:t>(0.047)</w:t>
            </w:r>
          </w:p>
        </w:tc>
        <w:tc>
          <w:tcPr>
            <w:tcW w:w="158" w:type="dxa"/>
            <w:vAlign w:val="center"/>
          </w:tcPr>
          <w:p w:rsidR="0070527B" w:rsidRPr="00AF0755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70527B" w:rsidRPr="00AF0755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70527B" w:rsidRPr="00AF0755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AF0755">
              <w:rPr>
                <w:rFonts w:ascii="Cambria" w:eastAsiaTheme="majorEastAsia" w:hAnsi="Cambria" w:cs="Calibri"/>
                <w:bCs/>
                <w:color w:val="000000"/>
              </w:rPr>
              <w:t>-0.135***</w:t>
            </w:r>
          </w:p>
          <w:p w:rsidR="0070527B" w:rsidRPr="00AF0755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AF0755">
              <w:rPr>
                <w:rFonts w:ascii="Cambria" w:eastAsiaTheme="majorEastAsia" w:hAnsi="Cambria" w:cs="Calibri"/>
                <w:bCs/>
                <w:color w:val="000000"/>
              </w:rPr>
              <w:t>(0.047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22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1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16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proofErr w:type="spellStart"/>
            <w:r w:rsidRPr="0070527B">
              <w:rPr>
                <w:rFonts w:ascii="Cambria" w:hAnsi="Cambria" w:cs="Calibri"/>
                <w:color w:val="000000"/>
              </w:rPr>
              <w:t>Nondepartmental</w:t>
            </w:r>
            <w:proofErr w:type="spellEnd"/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34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59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59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70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2.735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4.524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51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652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466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4.576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51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149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769)</w:t>
            </w:r>
          </w:p>
        </w:tc>
        <w:tc>
          <w:tcPr>
            <w:tcW w:w="1191" w:type="dxa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4.582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51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70527B" w:rsidRPr="0070527B" w:rsidRDefault="0070527B" w:rsidP="0070527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1.17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343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181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28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254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142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 w:val="restart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proofErr w:type="gramStart"/>
            <w:r w:rsidRPr="0070527B">
              <w:rPr>
                <w:rFonts w:ascii="Cambria" w:hAnsi="Cambria"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70527B">
              <w:rPr>
                <w:rFonts w:ascii="Cambria" w:hAnsi="Cambria"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0.801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221)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438***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76)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0.058</w:t>
            </w:r>
          </w:p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  <w:vMerge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70527B">
              <w:rPr>
                <w:rFonts w:ascii="Cambria" w:hAnsi="Cambria" w:cs="Calibri"/>
                <w:color w:val="000000"/>
              </w:rPr>
              <w:t>65.722***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3.553**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3.513**</w:t>
            </w:r>
          </w:p>
        </w:tc>
      </w:tr>
      <w:tr w:rsidR="0070527B" w:rsidRPr="0070527B" w:rsidTr="00843A83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70527B" w:rsidRPr="0070527B" w:rsidRDefault="0070527B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14318.289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0527B" w:rsidRPr="0070527B" w:rsidRDefault="0070527B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12984.721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0527B" w:rsidRPr="0070527B" w:rsidRDefault="0070527B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13606.228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6934.548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6267.764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-6578.518</w:t>
            </w:r>
          </w:p>
        </w:tc>
      </w:tr>
      <w:tr w:rsidR="0070527B" w:rsidRPr="0070527B" w:rsidTr="002A2D33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0527B" w:rsidRPr="0070527B" w:rsidRDefault="0070527B" w:rsidP="0070527B">
            <w:pPr>
              <w:jc w:val="center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70527B" w:rsidRPr="0070527B" w:rsidTr="0070527B">
        <w:trPr>
          <w:gridAfter w:val="2"/>
          <w:wAfter w:w="2600" w:type="dxa"/>
          <w:trHeight w:val="300"/>
        </w:trPr>
        <w:tc>
          <w:tcPr>
            <w:tcW w:w="3150" w:type="dxa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4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0527B" w:rsidRPr="0070527B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70527B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  <w:vAlign w:val="center"/>
          </w:tcPr>
          <w:p w:rsidR="0070527B" w:rsidRPr="0070527B" w:rsidRDefault="0070527B" w:rsidP="0070527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0527B" w:rsidRPr="000F0C54" w:rsidRDefault="0070527B" w:rsidP="0070527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0F0C54">
              <w:rPr>
                <w:rFonts w:ascii="Cambria" w:eastAsiaTheme="majorEastAsia" w:hAnsi="Cambria" w:cs="Calibri"/>
                <w:bCs/>
                <w:color w:val="000000"/>
              </w:rPr>
              <w:t>849</w:t>
            </w:r>
          </w:p>
        </w:tc>
      </w:tr>
    </w:tbl>
    <w:p w:rsidR="002F77F5" w:rsidRPr="00E8776B" w:rsidRDefault="002F77F5" w:rsidP="002F77F5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</w:t>
      </w:r>
      <w:r w:rsidR="000F0C54">
        <w:rPr>
          <w:i/>
        </w:rPr>
        <w:t xml:space="preserve">Commission </w:t>
      </w:r>
      <w:r w:rsidR="000F0C54" w:rsidRPr="000F0C54">
        <w:rPr>
          <w:i/>
        </w:rPr>
        <w:t>Structure</w:t>
      </w:r>
      <w:r w:rsidR="000F0C54">
        <w:t xml:space="preserve"> coded according to Selin (2015). </w:t>
      </w:r>
      <w:r w:rsidRPr="000F0C54">
        <w:t>Two</w:t>
      </w:r>
      <w:r>
        <w:t xml:space="preserve">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2F77F5" w:rsidRDefault="002F77F5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Default="00405BB7" w:rsidP="002F77F5"/>
    <w:p w:rsidR="00405BB7" w:rsidRPr="009F15E9" w:rsidRDefault="00405BB7" w:rsidP="00405BB7">
      <w:pPr>
        <w:jc w:val="center"/>
        <w:rPr>
          <w:b/>
        </w:rPr>
      </w:pPr>
      <w:r>
        <w:rPr>
          <w:b/>
        </w:rPr>
        <w:lastRenderedPageBreak/>
        <w:t xml:space="preserve">Table A-12: Heckman Selection Models of Executive Nominations and Nominee Ideology (Including </w:t>
      </w:r>
      <w:r>
        <w:rPr>
          <w:b/>
          <w:i/>
        </w:rPr>
        <w:t xml:space="preserve">Days Since Last Recess </w:t>
      </w:r>
      <w:r>
        <w:rPr>
          <w:b/>
        </w:rPr>
        <w:t>Variable</w:t>
      </w:r>
      <w:r w:rsidR="00000B4A">
        <w:rPr>
          <w:b/>
        </w:rPr>
        <w:t xml:space="preserve"> in Selection Equation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405BB7" w:rsidRPr="00EF3796" w:rsidTr="00FF5E2C">
        <w:trPr>
          <w:trHeight w:val="600"/>
        </w:trPr>
        <w:tc>
          <w:tcPr>
            <w:tcW w:w="3150" w:type="dxa"/>
          </w:tcPr>
          <w:p w:rsidR="00405BB7" w:rsidRDefault="00405BB7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405BB7" w:rsidRPr="009F15E9" w:rsidRDefault="00405BB7" w:rsidP="00FF5E2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405BB7" w:rsidRPr="003D0549" w:rsidRDefault="00405BB7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405BB7" w:rsidRPr="003D0549" w:rsidRDefault="00405BB7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405BB7" w:rsidRPr="003D0549" w:rsidRDefault="00405BB7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405BB7" w:rsidRPr="00EF3796" w:rsidTr="00FF5E2C">
        <w:trPr>
          <w:trHeight w:val="300"/>
        </w:trPr>
        <w:tc>
          <w:tcPr>
            <w:tcW w:w="3150" w:type="dxa"/>
          </w:tcPr>
          <w:p w:rsidR="00405BB7" w:rsidRPr="009F15E9" w:rsidRDefault="00405BB7" w:rsidP="00FF5E2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405BB7" w:rsidRPr="003D0549" w:rsidRDefault="00405BB7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405BB7" w:rsidRPr="003D0549" w:rsidRDefault="00405BB7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05BB7" w:rsidRPr="003D0549" w:rsidRDefault="00405BB7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64399C" w:rsidRPr="003D0549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3D054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3D054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64399C" w:rsidRPr="003D054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3D054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0.166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050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046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0.073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04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64399C" w:rsidRPr="003D0549" w:rsidTr="002A2D33">
        <w:trPr>
          <w:trHeight w:val="300"/>
        </w:trPr>
        <w:tc>
          <w:tcPr>
            <w:tcW w:w="3150" w:type="dxa"/>
            <w:vMerge/>
          </w:tcPr>
          <w:p w:rsidR="0064399C" w:rsidRPr="003D054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64399C" w:rsidRPr="003D0549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3D054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3D0549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64399C" w:rsidRPr="003D054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3D054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0.299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123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371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42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088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51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38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0.178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78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-0.389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3D0549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.195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700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863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55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259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32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88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56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62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379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890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56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14.141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5.971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8.109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1.042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3.205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2.378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8.09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1.050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3.224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2.895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8.123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1.050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9.567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4.010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5.461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701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2.217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1.602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5.452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706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.224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1.94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5.469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706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1.115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441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718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98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98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714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03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139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88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714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03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154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27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23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28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51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1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76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17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03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3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1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3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06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3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277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1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05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88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08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155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09*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34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64399C" w:rsidRPr="009F15E9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98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85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88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1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99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92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95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  <w:vAlign w:val="bottom"/>
          </w:tcPr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92**</w:t>
            </w:r>
          </w:p>
          <w:p w:rsidR="0064399C" w:rsidRPr="003D0549" w:rsidRDefault="0064399C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2)</w:t>
            </w:r>
          </w:p>
        </w:tc>
      </w:tr>
      <w:tr w:rsidR="0064399C" w:rsidRPr="00EF3796" w:rsidTr="002A2D33">
        <w:trPr>
          <w:trHeight w:val="300"/>
        </w:trPr>
        <w:tc>
          <w:tcPr>
            <w:tcW w:w="3150" w:type="dxa"/>
            <w:vMerge/>
          </w:tcPr>
          <w:p w:rsidR="0064399C" w:rsidRPr="009F15E9" w:rsidRDefault="0064399C" w:rsidP="0064399C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64399C" w:rsidRPr="0064399C" w:rsidTr="00FF5E2C">
        <w:trPr>
          <w:trHeight w:val="300"/>
        </w:trPr>
        <w:tc>
          <w:tcPr>
            <w:tcW w:w="3150" w:type="dxa"/>
          </w:tcPr>
          <w:p w:rsidR="0064399C" w:rsidRPr="0064399C" w:rsidRDefault="0064399C" w:rsidP="0064399C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64399C">
              <w:rPr>
                <w:rFonts w:cs="Calibri"/>
                <w:color w:val="000000"/>
              </w:rPr>
              <w:t>Days Since Last Recess</w:t>
            </w:r>
          </w:p>
        </w:tc>
        <w:tc>
          <w:tcPr>
            <w:tcW w:w="1175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64399C" w:rsidRPr="003D0549" w:rsidRDefault="0064399C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0.001</w:t>
            </w:r>
          </w:p>
          <w:p w:rsidR="0064399C" w:rsidRPr="003D0549" w:rsidRDefault="0064399C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64399C" w:rsidRPr="003D0549" w:rsidRDefault="0064399C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0.001</w:t>
            </w:r>
          </w:p>
          <w:p w:rsidR="0064399C" w:rsidRPr="003D0549" w:rsidRDefault="0064399C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01)</w:t>
            </w:r>
          </w:p>
        </w:tc>
        <w:tc>
          <w:tcPr>
            <w:tcW w:w="158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64399C" w:rsidRPr="003D0549" w:rsidRDefault="0064399C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64399C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0.001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01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29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32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32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3D0549" w:rsidRPr="009F15E9" w:rsidRDefault="003D0549" w:rsidP="003D05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4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4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4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58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7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60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59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61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11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5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009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5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79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117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115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3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54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94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70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93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70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63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77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77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3D0549" w:rsidRPr="00EF3796" w:rsidTr="002A2D33">
        <w:trPr>
          <w:trHeight w:val="300"/>
        </w:trPr>
        <w:tc>
          <w:tcPr>
            <w:tcW w:w="10728" w:type="dxa"/>
            <w:gridSpan w:val="9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3D0549" w:rsidRPr="00EF3796" w:rsidTr="00FF5E2C">
        <w:trPr>
          <w:trHeight w:val="300"/>
        </w:trPr>
        <w:tc>
          <w:tcPr>
            <w:tcW w:w="10728" w:type="dxa"/>
            <w:gridSpan w:val="9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3D0549" w:rsidRPr="0019082C" w:rsidTr="00FF5E2C">
        <w:trPr>
          <w:trHeight w:val="600"/>
        </w:trPr>
        <w:tc>
          <w:tcPr>
            <w:tcW w:w="3150" w:type="dxa"/>
          </w:tcPr>
          <w:p w:rsidR="003D054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3D0549" w:rsidRPr="0019082C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3D054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3D0549" w:rsidRPr="0019082C" w:rsidTr="00FF5E2C">
        <w:trPr>
          <w:trHeight w:val="300"/>
        </w:trPr>
        <w:tc>
          <w:tcPr>
            <w:tcW w:w="3150" w:type="dxa"/>
          </w:tcPr>
          <w:p w:rsidR="003D0549" w:rsidRPr="0019082C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3D05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3D0549" w:rsidRPr="0064399C" w:rsidTr="00FF5E2C">
        <w:trPr>
          <w:trHeight w:val="300"/>
        </w:trPr>
        <w:tc>
          <w:tcPr>
            <w:tcW w:w="3150" w:type="dxa"/>
          </w:tcPr>
          <w:p w:rsidR="003D0549" w:rsidRPr="0064399C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64399C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3D0549" w:rsidRPr="0064399C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64399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-0.114**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45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-0.133***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47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-0.133***</w:t>
            </w:r>
          </w:p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(0.047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21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15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16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5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36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61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61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548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2.635)</w:t>
            </w: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4.548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50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598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460)</w:t>
            </w: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4.601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50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232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762)</w:t>
            </w:r>
          </w:p>
        </w:tc>
        <w:tc>
          <w:tcPr>
            <w:tcW w:w="1191" w:type="dxa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4.608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50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3D0549" w:rsidRPr="009F15E9" w:rsidRDefault="003D0549" w:rsidP="003D05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4.548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50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80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27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255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42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 w:val="restart"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806***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218)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0.180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127)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0.057</w:t>
            </w:r>
          </w:p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  <w:vMerge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64.728***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2.537**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2.679**</w:t>
            </w:r>
          </w:p>
        </w:tc>
      </w:tr>
      <w:tr w:rsidR="003D0549" w:rsidRPr="00EF3796" w:rsidTr="00843A8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3D0549" w:rsidRPr="003D0549" w:rsidRDefault="003D0549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14305.459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3D0549" w:rsidRPr="003D0549" w:rsidRDefault="003D0549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12972.541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3D0549" w:rsidRPr="003D0549" w:rsidRDefault="003D0549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13594.384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6934.372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6267.913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-6578.834</w:t>
            </w:r>
          </w:p>
        </w:tc>
      </w:tr>
      <w:tr w:rsidR="003D0549" w:rsidRPr="00EF3796" w:rsidTr="002A2D33">
        <w:trPr>
          <w:trHeight w:val="300"/>
        </w:trPr>
        <w:tc>
          <w:tcPr>
            <w:tcW w:w="3150" w:type="dxa"/>
          </w:tcPr>
          <w:p w:rsidR="003D0549" w:rsidRPr="009F15E9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3D0549" w:rsidRPr="003D0549" w:rsidRDefault="003D0549" w:rsidP="003D0549">
            <w:pPr>
              <w:jc w:val="center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3D0549" w:rsidRPr="0064399C" w:rsidTr="00FF5E2C">
        <w:trPr>
          <w:trHeight w:val="300"/>
        </w:trPr>
        <w:tc>
          <w:tcPr>
            <w:tcW w:w="3150" w:type="dxa"/>
          </w:tcPr>
          <w:p w:rsidR="003D0549" w:rsidRPr="0064399C" w:rsidRDefault="003D0549" w:rsidP="003D0549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64399C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4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3D0549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  <w:vAlign w:val="center"/>
          </w:tcPr>
          <w:p w:rsidR="003D0549" w:rsidRPr="003D0549" w:rsidRDefault="003D0549" w:rsidP="003D05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3D0549" w:rsidRPr="003D0549" w:rsidRDefault="003D0549" w:rsidP="003D05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3D0549">
              <w:rPr>
                <w:rFonts w:ascii="Cambria" w:eastAsiaTheme="majorEastAsia" w:hAnsi="Cambria" w:cs="Calibri"/>
                <w:bCs/>
                <w:color w:val="000000"/>
              </w:rPr>
              <w:t>849</w:t>
            </w:r>
          </w:p>
        </w:tc>
      </w:tr>
    </w:tbl>
    <w:p w:rsidR="00405BB7" w:rsidRPr="00E8776B" w:rsidRDefault="00405BB7" w:rsidP="00FB521D"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</w:t>
      </w:r>
      <w:r w:rsidR="00FB521D">
        <w:t xml:space="preserve">vacancy-attempt in parentheses. </w:t>
      </w:r>
      <w:r>
        <w:t xml:space="preserve">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405BB7" w:rsidRDefault="00405BB7" w:rsidP="002F77F5"/>
    <w:p w:rsidR="002F77F5" w:rsidRDefault="002F77F5"/>
    <w:p w:rsidR="002F77F5" w:rsidRDefault="002F77F5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Default="005D44A8"/>
    <w:p w:rsidR="005D44A8" w:rsidRPr="009F15E9" w:rsidRDefault="005D44A8" w:rsidP="005D44A8">
      <w:pPr>
        <w:jc w:val="center"/>
        <w:rPr>
          <w:b/>
        </w:rPr>
      </w:pPr>
      <w:r>
        <w:rPr>
          <w:b/>
        </w:rPr>
        <w:lastRenderedPageBreak/>
        <w:t xml:space="preserve">Table A-13: Heckman Selection Models of Executive Nominations and Nominee Ideology (Including </w:t>
      </w:r>
      <w:r w:rsidR="002A2D33">
        <w:rPr>
          <w:b/>
          <w:i/>
        </w:rPr>
        <w:t>Years</w:t>
      </w:r>
      <w:r>
        <w:rPr>
          <w:b/>
          <w:i/>
        </w:rPr>
        <w:t xml:space="preserve"> Remaining in President’s Term </w:t>
      </w:r>
      <w:r>
        <w:rPr>
          <w:b/>
        </w:rPr>
        <w:t>Variable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5D44A8" w:rsidRPr="00EF3796" w:rsidTr="009C4E34">
        <w:trPr>
          <w:cantSplit/>
          <w:trHeight w:val="600"/>
        </w:trPr>
        <w:tc>
          <w:tcPr>
            <w:tcW w:w="3150" w:type="dxa"/>
          </w:tcPr>
          <w:p w:rsidR="005D44A8" w:rsidRDefault="005D44A8" w:rsidP="009C4E3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5D44A8" w:rsidRPr="009F15E9" w:rsidRDefault="005D44A8" w:rsidP="009C4E3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5D44A8" w:rsidRPr="00EF3796" w:rsidTr="009C4E34">
        <w:trPr>
          <w:cantSplit/>
          <w:trHeight w:val="300"/>
        </w:trPr>
        <w:tc>
          <w:tcPr>
            <w:tcW w:w="3150" w:type="dxa"/>
          </w:tcPr>
          <w:p w:rsidR="005D44A8" w:rsidRPr="009F15E9" w:rsidRDefault="005D44A8" w:rsidP="009C4E3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D44A8" w:rsidRPr="009C441F" w:rsidRDefault="005D44A8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9C441F" w:rsidRPr="009C441F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C441F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C441F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166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71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56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51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54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074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55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9C441F" w:rsidRPr="009C441F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C441F" w:rsidRPr="009C441F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C441F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C441F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03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160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26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51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2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76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27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45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089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105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273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46)</w:t>
            </w:r>
          </w:p>
        </w:tc>
      </w:tr>
      <w:tr w:rsidR="009C441F" w:rsidRPr="009C441F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C441F" w:rsidRPr="009C441F" w:rsidTr="000C4C0E">
        <w:trPr>
          <w:cantSplit/>
          <w:trHeight w:val="300"/>
        </w:trPr>
        <w:tc>
          <w:tcPr>
            <w:tcW w:w="3150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color w:val="000000"/>
              </w:rPr>
            </w:pPr>
            <w:r w:rsidRPr="009C441F">
              <w:rPr>
                <w:rFonts w:cs="Calibri"/>
                <w:b/>
                <w:color w:val="000000"/>
              </w:rPr>
              <w:t>Years Remaining in President’s Term</w:t>
            </w:r>
          </w:p>
        </w:tc>
        <w:tc>
          <w:tcPr>
            <w:tcW w:w="1175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257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134)</w:t>
            </w: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167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24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6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06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48)</w:t>
            </w: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17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  <w:highlight w:val="cyan"/>
              </w:rPr>
            </w:pPr>
          </w:p>
        </w:tc>
        <w:tc>
          <w:tcPr>
            <w:tcW w:w="1257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-0.088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67)</w:t>
            </w: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0.17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C441F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3.11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660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379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6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57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248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387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64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44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38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389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64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30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6.14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7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1.454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1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3.40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248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1.447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1.29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4.01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238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1.447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43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4.148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17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986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4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2.306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238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981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854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2.722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23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981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1.068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640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79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98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0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789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99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6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9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79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99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9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52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4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5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36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8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37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0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0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0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0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04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00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265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23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15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36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9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18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36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59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18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36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6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21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79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85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81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07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23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81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3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3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3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9C441F" w:rsidRPr="009F15E9" w:rsidRDefault="009C441F" w:rsidP="009C441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04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04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04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26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8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2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02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61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2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07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6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2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4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4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8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81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16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74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1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73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88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02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02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9C441F" w:rsidRPr="00EF3796" w:rsidTr="009C4E34">
        <w:trPr>
          <w:trHeight w:val="300"/>
        </w:trPr>
        <w:tc>
          <w:tcPr>
            <w:tcW w:w="10728" w:type="dxa"/>
            <w:gridSpan w:val="9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Continued from Previous Page</w:t>
            </w:r>
          </w:p>
        </w:tc>
      </w:tr>
      <w:tr w:rsidR="009C441F" w:rsidRPr="00EF3796" w:rsidTr="009C4E34">
        <w:trPr>
          <w:trHeight w:val="300"/>
        </w:trPr>
        <w:tc>
          <w:tcPr>
            <w:tcW w:w="10728" w:type="dxa"/>
            <w:gridSpan w:val="9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9C441F" w:rsidRPr="0019082C" w:rsidTr="009C4E34">
        <w:trPr>
          <w:cantSplit/>
          <w:trHeight w:val="600"/>
        </w:trPr>
        <w:tc>
          <w:tcPr>
            <w:tcW w:w="3150" w:type="dxa"/>
          </w:tcPr>
          <w:p w:rsidR="009C441F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9C441F" w:rsidRPr="0019082C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C441F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9C441F" w:rsidRPr="0019082C" w:rsidTr="009C4E34">
        <w:trPr>
          <w:cantSplit/>
          <w:trHeight w:val="300"/>
        </w:trPr>
        <w:tc>
          <w:tcPr>
            <w:tcW w:w="3150" w:type="dxa"/>
          </w:tcPr>
          <w:p w:rsidR="009C441F" w:rsidRPr="0019082C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C441F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25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14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7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3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3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5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7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75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921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3.687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4.325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254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413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458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4.360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248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512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728)</w:t>
            </w:r>
          </w:p>
        </w:tc>
        <w:tc>
          <w:tcPr>
            <w:tcW w:w="1191" w:type="dxa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4.365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248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9C441F" w:rsidRPr="009F15E9" w:rsidRDefault="009C441F" w:rsidP="009C441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1.036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555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143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39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214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144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 w:val="restart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0.716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341)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444***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75)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0.066</w:t>
            </w:r>
          </w:p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(0.043)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  <w:vMerge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63.528***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22.659**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23.740**</w:t>
            </w:r>
          </w:p>
        </w:tc>
      </w:tr>
      <w:tr w:rsidR="009C441F" w:rsidRPr="00EF3796" w:rsidTr="00843A83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9C441F" w:rsidRPr="009C441F" w:rsidRDefault="009C441F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14259.616</w:t>
            </w:r>
          </w:p>
        </w:tc>
        <w:tc>
          <w:tcPr>
            <w:tcW w:w="154" w:type="dxa"/>
            <w:vAlign w:val="center"/>
          </w:tcPr>
          <w:p w:rsidR="009C441F" w:rsidRPr="009C441F" w:rsidRDefault="009C441F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9C441F" w:rsidRPr="009C441F" w:rsidRDefault="009C441F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12921.256</w:t>
            </w:r>
          </w:p>
        </w:tc>
        <w:tc>
          <w:tcPr>
            <w:tcW w:w="158" w:type="dxa"/>
            <w:vAlign w:val="center"/>
          </w:tcPr>
          <w:p w:rsidR="009C441F" w:rsidRPr="009C441F" w:rsidRDefault="009C441F" w:rsidP="00843A8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C441F" w:rsidRPr="009C441F" w:rsidRDefault="009C441F" w:rsidP="00843A83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13543.779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6905.211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6236.031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-6547.293</w:t>
            </w:r>
          </w:p>
        </w:tc>
      </w:tr>
      <w:tr w:rsidR="009C441F" w:rsidRPr="00EF3796" w:rsidTr="000C4C0E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C441F" w:rsidRPr="009C441F" w:rsidRDefault="009C441F" w:rsidP="009C441F">
            <w:pPr>
              <w:jc w:val="center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9C441F" w:rsidRPr="00EF3796" w:rsidTr="009C4E34">
        <w:trPr>
          <w:cantSplit/>
          <w:trHeight w:val="300"/>
        </w:trPr>
        <w:tc>
          <w:tcPr>
            <w:tcW w:w="3150" w:type="dxa"/>
          </w:tcPr>
          <w:p w:rsidR="009C441F" w:rsidRPr="009F15E9" w:rsidRDefault="009C441F" w:rsidP="009C441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4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C441F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9C441F" w:rsidRPr="009C441F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9C441F" w:rsidRPr="00FC4F8A" w:rsidRDefault="009C441F" w:rsidP="009C441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FC4F8A">
              <w:rPr>
                <w:rFonts w:ascii="Cambria" w:eastAsiaTheme="majorEastAsia" w:hAnsi="Cambria" w:cs="Calibri"/>
                <w:bCs/>
                <w:color w:val="000000"/>
              </w:rPr>
              <w:t>849</w:t>
            </w:r>
          </w:p>
        </w:tc>
      </w:tr>
    </w:tbl>
    <w:p w:rsidR="005D44A8" w:rsidRPr="00E8776B" w:rsidRDefault="005D44A8" w:rsidP="005D44A8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5D44A8" w:rsidRDefault="005D44A8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92071F" w:rsidRDefault="0092071F"/>
    <w:p w:rsidR="0092071F" w:rsidRDefault="0092071F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Default="00AE4A70"/>
    <w:p w:rsidR="00AE4A70" w:rsidRPr="009F15E9" w:rsidRDefault="00B758E8" w:rsidP="00AE4A70">
      <w:pPr>
        <w:jc w:val="center"/>
        <w:rPr>
          <w:b/>
        </w:rPr>
      </w:pPr>
      <w:r>
        <w:rPr>
          <w:b/>
        </w:rPr>
        <w:lastRenderedPageBreak/>
        <w:t>Table A-14</w:t>
      </w:r>
      <w:r w:rsidR="00AE4A70">
        <w:rPr>
          <w:b/>
        </w:rPr>
        <w:t xml:space="preserve">: Heckman Selection Models of Executive Nominations and Nominee Ideology (Including Interaction Between </w:t>
      </w:r>
      <w:r w:rsidR="00AE4A70">
        <w:rPr>
          <w:b/>
          <w:i/>
        </w:rPr>
        <w:t>Divided Government</w:t>
      </w:r>
      <w:r w:rsidR="00AE4A70">
        <w:rPr>
          <w:b/>
        </w:rPr>
        <w:t xml:space="preserve"> and </w:t>
      </w:r>
      <w:r w:rsidR="00AE4A70">
        <w:rPr>
          <w:b/>
          <w:i/>
        </w:rPr>
        <w:t xml:space="preserve">Presidential Approval </w:t>
      </w:r>
      <w:r w:rsidR="00AE4A70">
        <w:rPr>
          <w:b/>
        </w:rPr>
        <w:t>Variable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AE4A70" w:rsidRPr="00EF3796" w:rsidTr="00FF5E2C">
        <w:trPr>
          <w:trHeight w:val="600"/>
        </w:trPr>
        <w:tc>
          <w:tcPr>
            <w:tcW w:w="3150" w:type="dxa"/>
          </w:tcPr>
          <w:p w:rsidR="00AE4A70" w:rsidRDefault="00AE4A70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AE4A70" w:rsidRPr="009F15E9" w:rsidRDefault="00AE4A70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AE4A70" w:rsidRPr="00EF3796" w:rsidTr="00FF5E2C">
        <w:trPr>
          <w:trHeight w:val="300"/>
        </w:trPr>
        <w:tc>
          <w:tcPr>
            <w:tcW w:w="3150" w:type="dxa"/>
          </w:tcPr>
          <w:p w:rsidR="00AE4A70" w:rsidRPr="009F15E9" w:rsidRDefault="00AE4A70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AE4A70" w:rsidRPr="00BE53A9" w:rsidRDefault="00AE4A70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BE53A9" w:rsidRPr="00BE53A9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BE53A9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BE53A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0.188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69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05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056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0.083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BE53A9" w:rsidRPr="00BE53A9" w:rsidTr="000C4C0E">
        <w:trPr>
          <w:trHeight w:val="300"/>
        </w:trPr>
        <w:tc>
          <w:tcPr>
            <w:tcW w:w="3150" w:type="dxa"/>
            <w:vMerge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BE53A9" w:rsidRPr="00BE53A9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BE53A9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BE53A9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0.56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15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39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44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17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65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411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42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0.318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98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-0.41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b/>
                <w:color w:val="000000"/>
              </w:rPr>
            </w:pPr>
            <w:r w:rsidRPr="00BE53A9">
              <w:rPr>
                <w:rFonts w:ascii="Cambria" w:hAnsi="Cambria" w:cs="Calibri"/>
                <w:b/>
                <w:color w:val="000000"/>
              </w:rPr>
              <w:t>(0.042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1.564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764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90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58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440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250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927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60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34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413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929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60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6.233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5.732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6.941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1.15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469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2.691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7.018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1.166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1.264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3.213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7.04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1.166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5.70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3.791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84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732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832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1.712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886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740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48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2.023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90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741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1.25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430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72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02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3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721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9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88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721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04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203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2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26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28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6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2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99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2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35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14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02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11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01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14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9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01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residential Approval x Divided Government</w:t>
            </w:r>
          </w:p>
        </w:tc>
        <w:tc>
          <w:tcPr>
            <w:tcW w:w="1175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43***</w:t>
            </w:r>
            <w:r w:rsidRPr="00BE53A9">
              <w:rPr>
                <w:rFonts w:ascii="Cambria" w:hAnsi="Cambria" w:cs="Calibri"/>
                <w:color w:val="000000"/>
              </w:rPr>
              <w:br/>
              <w:t>(0.014)</w:t>
            </w: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5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14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7)</w:t>
            </w: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22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10)</w:t>
            </w: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307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17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06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35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97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09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35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7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1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35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238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208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4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1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88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51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16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33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52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29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32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32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BE53A9" w:rsidRPr="009F15E9" w:rsidRDefault="00BE53A9" w:rsidP="008050D6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4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56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56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5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61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1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00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79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18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16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3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54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96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9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71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FF5E2C">
        <w:trPr>
          <w:trHeight w:val="300"/>
        </w:trPr>
        <w:tc>
          <w:tcPr>
            <w:tcW w:w="10728" w:type="dxa"/>
            <w:gridSpan w:val="9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 xml:space="preserve">Continued </w:t>
            </w:r>
            <w:r w:rsidR="008050D6">
              <w:rPr>
                <w:rFonts w:ascii="Cambria" w:hAnsi="Cambria" w:cs="Calibri"/>
                <w:color w:val="000000"/>
              </w:rPr>
              <w:t>on Next Page</w:t>
            </w:r>
          </w:p>
        </w:tc>
      </w:tr>
      <w:tr w:rsidR="008050D6" w:rsidRPr="0019082C" w:rsidTr="000C4C0E">
        <w:trPr>
          <w:trHeight w:val="440"/>
        </w:trPr>
        <w:tc>
          <w:tcPr>
            <w:tcW w:w="10728" w:type="dxa"/>
            <w:gridSpan w:val="9"/>
          </w:tcPr>
          <w:p w:rsidR="008050D6" w:rsidRPr="008050D6" w:rsidRDefault="001C1DBB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iCs/>
                <w:color w:val="000000"/>
              </w:rPr>
            </w:pPr>
            <w:r>
              <w:rPr>
                <w:rFonts w:ascii="Cambria" w:hAnsi="Cambria" w:cs="Calibri"/>
                <w:iCs/>
                <w:color w:val="000000"/>
              </w:rPr>
              <w:lastRenderedPageBreak/>
              <w:t>Continued from Previous Pag</w:t>
            </w:r>
            <w:r w:rsidR="008050D6">
              <w:rPr>
                <w:rFonts w:ascii="Cambria" w:hAnsi="Cambria" w:cs="Calibri"/>
                <w:iCs/>
                <w:color w:val="000000"/>
              </w:rPr>
              <w:t>e</w:t>
            </w:r>
          </w:p>
        </w:tc>
      </w:tr>
      <w:tr w:rsidR="00BE53A9" w:rsidRPr="0019082C" w:rsidTr="00FF5E2C">
        <w:trPr>
          <w:trHeight w:val="600"/>
        </w:trPr>
        <w:tc>
          <w:tcPr>
            <w:tcW w:w="3150" w:type="dxa"/>
          </w:tcPr>
          <w:p w:rsidR="00BE53A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E53A9" w:rsidRPr="0019082C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BE53A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BE53A9" w:rsidRPr="0019082C" w:rsidTr="00FF5E2C">
        <w:trPr>
          <w:trHeight w:val="300"/>
        </w:trPr>
        <w:tc>
          <w:tcPr>
            <w:tcW w:w="3150" w:type="dxa"/>
          </w:tcPr>
          <w:p w:rsidR="00BE53A9" w:rsidRPr="0019082C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BE53A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8050D6" w:rsidRPr="00EF3796" w:rsidTr="000C4C0E">
        <w:trPr>
          <w:trHeight w:val="300"/>
        </w:trPr>
        <w:tc>
          <w:tcPr>
            <w:tcW w:w="3150" w:type="dxa"/>
          </w:tcPr>
          <w:p w:rsidR="008050D6" w:rsidRPr="009F15E9" w:rsidRDefault="008050D6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8050D6" w:rsidRPr="009F15E9" w:rsidRDefault="008050D6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8050D6" w:rsidRPr="00BE53A9" w:rsidRDefault="008050D6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62</w:t>
            </w:r>
          </w:p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4)</w:t>
            </w:r>
          </w:p>
        </w:tc>
        <w:tc>
          <w:tcPr>
            <w:tcW w:w="154" w:type="dxa"/>
            <w:vAlign w:val="center"/>
          </w:tcPr>
          <w:p w:rsidR="008050D6" w:rsidRPr="00BE53A9" w:rsidRDefault="008050D6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8050D6" w:rsidRPr="00BE53A9" w:rsidRDefault="008050D6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78</w:t>
            </w:r>
          </w:p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8050D6" w:rsidRPr="00BE53A9" w:rsidRDefault="008050D6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8050D6" w:rsidRPr="00BE53A9" w:rsidRDefault="008050D6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78</w:t>
            </w:r>
          </w:p>
          <w:p w:rsidR="008050D6" w:rsidRPr="00BE53A9" w:rsidRDefault="008050D6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12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3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13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7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21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1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15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32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6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60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213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2.394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363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266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276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458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43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267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764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749)</w:t>
            </w:r>
          </w:p>
        </w:tc>
        <w:tc>
          <w:tcPr>
            <w:tcW w:w="1191" w:type="dxa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4.437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267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E53A9" w:rsidRPr="009F15E9" w:rsidRDefault="00BE53A9" w:rsidP="008050D6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1.229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305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188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24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263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40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 w:val="restart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0.830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199)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439***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76)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0.058</w:t>
            </w:r>
          </w:p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(0.047)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  <w:vMerge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70.959***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24.590**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27.568***</w:t>
            </w:r>
          </w:p>
        </w:tc>
      </w:tr>
      <w:tr w:rsidR="00BE53A9" w:rsidRPr="00EF3796" w:rsidTr="0007007D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E53A9" w:rsidRPr="00BE53A9" w:rsidRDefault="00BE53A9" w:rsidP="0007007D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14311.350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0700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E53A9" w:rsidRPr="00BE53A9" w:rsidRDefault="00BE53A9" w:rsidP="0007007D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12979.571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0700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E53A9" w:rsidRPr="00BE53A9" w:rsidRDefault="00BE53A9" w:rsidP="0007007D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13600.411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6931.078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6265.189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-6575.609</w:t>
            </w:r>
          </w:p>
        </w:tc>
      </w:tr>
      <w:tr w:rsidR="00BE53A9" w:rsidRPr="00EF3796" w:rsidTr="000C4C0E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E53A9" w:rsidRPr="00BE53A9" w:rsidRDefault="00BE53A9" w:rsidP="008050D6">
            <w:pPr>
              <w:widowControl w:val="0"/>
              <w:jc w:val="center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BE53A9" w:rsidRPr="00EF3796" w:rsidTr="00FF5E2C">
        <w:trPr>
          <w:trHeight w:val="300"/>
        </w:trPr>
        <w:tc>
          <w:tcPr>
            <w:tcW w:w="3150" w:type="dxa"/>
          </w:tcPr>
          <w:p w:rsidR="00BE53A9" w:rsidRPr="009F15E9" w:rsidRDefault="00BE53A9" w:rsidP="008050D6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4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BE53A9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E53A9" w:rsidRPr="00BE53A9" w:rsidRDefault="00BE53A9" w:rsidP="008050D6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BE53A9">
              <w:rPr>
                <w:rFonts w:ascii="Cambria" w:eastAsiaTheme="majorEastAsia" w:hAnsi="Cambria" w:cs="Calibri"/>
                <w:bCs/>
                <w:color w:val="000000"/>
              </w:rPr>
              <w:t>849</w:t>
            </w:r>
          </w:p>
        </w:tc>
      </w:tr>
    </w:tbl>
    <w:p w:rsidR="00AE4A70" w:rsidRPr="00E8776B" w:rsidRDefault="00AE4A70" w:rsidP="00AE4A70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AE4A70" w:rsidRDefault="00AE4A70" w:rsidP="00AE4A70"/>
    <w:p w:rsidR="009E6254" w:rsidRDefault="009E6254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B758E8" w:rsidRDefault="00B758E8" w:rsidP="00AE4A70"/>
    <w:p w:rsidR="009E6254" w:rsidRDefault="009E6254" w:rsidP="00AE4A70"/>
    <w:p w:rsidR="00B758E8" w:rsidRPr="009F15E9" w:rsidRDefault="00B758E8" w:rsidP="00B758E8">
      <w:pPr>
        <w:jc w:val="center"/>
        <w:rPr>
          <w:b/>
        </w:rPr>
      </w:pPr>
      <w:r>
        <w:rPr>
          <w:b/>
        </w:rPr>
        <w:lastRenderedPageBreak/>
        <w:t>Table A-15: Heckman Selection Models of Executive Nominations and Nominee Ideology (Omitting Vacancies on Commission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B758E8" w:rsidRPr="00EF3796" w:rsidTr="00797663">
        <w:trPr>
          <w:cantSplit/>
          <w:trHeight w:val="600"/>
        </w:trPr>
        <w:tc>
          <w:tcPr>
            <w:tcW w:w="3150" w:type="dxa"/>
          </w:tcPr>
          <w:p w:rsidR="00B758E8" w:rsidRDefault="00B758E8" w:rsidP="0079766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B758E8" w:rsidRPr="009F15E9" w:rsidRDefault="00B758E8" w:rsidP="00797663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B758E8" w:rsidRPr="00EF3796" w:rsidTr="00797663">
        <w:trPr>
          <w:cantSplit/>
          <w:trHeight w:val="300"/>
        </w:trPr>
        <w:tc>
          <w:tcPr>
            <w:tcW w:w="3150" w:type="dxa"/>
          </w:tcPr>
          <w:p w:rsidR="00B758E8" w:rsidRPr="009F15E9" w:rsidRDefault="00B758E8" w:rsidP="00797663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B758E8" w:rsidRPr="00DF6CC4" w:rsidRDefault="00B758E8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DF6CC4" w:rsidRPr="00DF6CC4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DF6CC4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DF6CC4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0.145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056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2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0.080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4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04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DF6CC4" w:rsidRPr="00DF6CC4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DF6CC4" w:rsidRPr="00DF6CC4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DF6CC4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DF6CC4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0.275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11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375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099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54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37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0.207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82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-0.37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DF6CC4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</w:tr>
      <w:tr w:rsidR="00DF6CC4" w:rsidRPr="009C441F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C441F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.90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656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89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59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30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239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896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59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60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385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89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59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6.611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6.247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8.31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1.075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3.25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2.541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8.286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1.076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2.642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3.05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8.301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1.076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4.514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4.193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5.59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723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2.246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1.711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5.57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723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1.831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2.056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5.58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723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49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433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71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07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71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3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92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71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04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6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22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1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0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62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16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0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1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6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16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0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04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1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0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242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00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01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9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01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79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01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34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58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83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7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3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6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69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6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3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76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12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6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3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32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33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32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DF6CC4" w:rsidRPr="009F15E9" w:rsidRDefault="00DF6CC4" w:rsidP="00DF6CC4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3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8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4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00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4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0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08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04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24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7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30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28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5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0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2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04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05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0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0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9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0*</w:t>
            </w:r>
            <w:r w:rsidRPr="00DF6CC4">
              <w:rPr>
                <w:rFonts w:ascii="Cambria" w:hAnsi="Cambria" w:cs="Calibri"/>
                <w:color w:val="000000"/>
              </w:rPr>
              <w:br/>
              <w:t>(0.049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90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9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Social Welfare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44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46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147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DF6CC4" w:rsidRPr="00EF3796" w:rsidTr="00797663">
        <w:trPr>
          <w:trHeight w:val="300"/>
        </w:trPr>
        <w:tc>
          <w:tcPr>
            <w:tcW w:w="10728" w:type="dxa"/>
            <w:gridSpan w:val="9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Continued from Previous Page</w:t>
            </w:r>
          </w:p>
        </w:tc>
      </w:tr>
      <w:tr w:rsidR="00DF6CC4" w:rsidRPr="00EF3796" w:rsidTr="00797663">
        <w:trPr>
          <w:trHeight w:val="300"/>
        </w:trPr>
        <w:tc>
          <w:tcPr>
            <w:tcW w:w="10728" w:type="dxa"/>
            <w:gridSpan w:val="9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DF6CC4" w:rsidRPr="0019082C" w:rsidTr="00797663">
        <w:trPr>
          <w:cantSplit/>
          <w:trHeight w:val="600"/>
        </w:trPr>
        <w:tc>
          <w:tcPr>
            <w:tcW w:w="3150" w:type="dxa"/>
          </w:tcPr>
          <w:p w:rsidR="00DF6CC4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DF6CC4" w:rsidRPr="0019082C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DF6CC4" w:rsidRPr="0019082C" w:rsidTr="00797663">
        <w:trPr>
          <w:cantSplit/>
          <w:trHeight w:val="300"/>
        </w:trPr>
        <w:tc>
          <w:tcPr>
            <w:tcW w:w="3150" w:type="dxa"/>
          </w:tcPr>
          <w:p w:rsidR="00DF6CC4" w:rsidRPr="0019082C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DF6CC4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26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2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2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60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6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6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55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3.988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2.64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4.595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255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673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488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4.588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256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248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811)</w:t>
            </w:r>
          </w:p>
        </w:tc>
        <w:tc>
          <w:tcPr>
            <w:tcW w:w="1191" w:type="dxa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4.592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256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DF6CC4" w:rsidRPr="009F15E9" w:rsidRDefault="00DF6CC4" w:rsidP="00DF6CC4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482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441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184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32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237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52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 w:val="restart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0.416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178)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429***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78)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0.056</w:t>
            </w:r>
          </w:p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(0.047)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  <w:vMerge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73.365***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4.275***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5.931***</w:t>
            </w:r>
          </w:p>
        </w:tc>
      </w:tr>
      <w:tr w:rsidR="00DF6CC4" w:rsidRPr="00EF3796" w:rsidTr="00DF6CC4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13555.340</w:t>
            </w:r>
          </w:p>
        </w:tc>
        <w:tc>
          <w:tcPr>
            <w:tcW w:w="154" w:type="dxa"/>
            <w:vAlign w:val="center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12330.251</w:t>
            </w:r>
          </w:p>
        </w:tc>
        <w:tc>
          <w:tcPr>
            <w:tcW w:w="158" w:type="dxa"/>
            <w:vAlign w:val="center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12915.904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6566.471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5953.927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-6246.754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48558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48558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DF6CC4" w:rsidRPr="00DF6CC4" w:rsidRDefault="00DF6CC4" w:rsidP="00DF6CC4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248558</w:t>
            </w:r>
          </w:p>
        </w:tc>
      </w:tr>
      <w:tr w:rsidR="00DF6CC4" w:rsidRPr="00EF3796" w:rsidTr="00797663">
        <w:trPr>
          <w:cantSplit/>
          <w:trHeight w:val="300"/>
        </w:trPr>
        <w:tc>
          <w:tcPr>
            <w:tcW w:w="3150" w:type="dxa"/>
          </w:tcPr>
          <w:p w:rsidR="00DF6CC4" w:rsidRPr="009F15E9" w:rsidRDefault="00DF6CC4" w:rsidP="00DF6CC4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806</w:t>
            </w:r>
          </w:p>
        </w:tc>
        <w:tc>
          <w:tcPr>
            <w:tcW w:w="154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color w:val="000000"/>
              </w:rPr>
              <w:t>806</w:t>
            </w:r>
          </w:p>
        </w:tc>
        <w:tc>
          <w:tcPr>
            <w:tcW w:w="158" w:type="dxa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DF6CC4" w:rsidRPr="00DF6CC4" w:rsidRDefault="00DF6CC4" w:rsidP="00DF6CC4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DF6CC4">
              <w:rPr>
                <w:rFonts w:ascii="Cambria" w:eastAsiaTheme="majorEastAsia" w:hAnsi="Cambria" w:cs="Calibri"/>
                <w:bCs/>
                <w:color w:val="000000"/>
              </w:rPr>
              <w:t>806</w:t>
            </w:r>
          </w:p>
        </w:tc>
      </w:tr>
    </w:tbl>
    <w:p w:rsidR="00B758E8" w:rsidRPr="00E8776B" w:rsidRDefault="00B758E8" w:rsidP="00B758E8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</w:t>
      </w:r>
      <w:r>
        <w:rPr>
          <w:i/>
        </w:rPr>
        <w:t xml:space="preserve">Commission </w:t>
      </w:r>
      <w:r w:rsidRPr="000F0C54">
        <w:rPr>
          <w:i/>
        </w:rPr>
        <w:t>Structure</w:t>
      </w:r>
      <w:r>
        <w:t xml:space="preserve"> coded according to Selin (2015)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B758E8" w:rsidRDefault="00B758E8" w:rsidP="00B758E8"/>
    <w:p w:rsidR="00B758E8" w:rsidRDefault="00B758E8" w:rsidP="00B758E8"/>
    <w:p w:rsidR="00B758E8" w:rsidRDefault="00B758E8" w:rsidP="00B758E8"/>
    <w:p w:rsidR="00B758E8" w:rsidRDefault="00B758E8" w:rsidP="00B758E8"/>
    <w:p w:rsidR="00B758E8" w:rsidRDefault="00B758E8" w:rsidP="00B758E8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E6254" w:rsidRDefault="009E6254" w:rsidP="00AE4A70"/>
    <w:p w:rsidR="00907730" w:rsidRDefault="00907730" w:rsidP="00AE4A70"/>
    <w:p w:rsidR="00907730" w:rsidRDefault="00907730" w:rsidP="00AE4A70"/>
    <w:p w:rsidR="00907730" w:rsidRDefault="00907730" w:rsidP="00AE4A70"/>
    <w:p w:rsidR="00907730" w:rsidRDefault="00907730" w:rsidP="00AE4A70"/>
    <w:p w:rsidR="00907730" w:rsidRDefault="00907730" w:rsidP="00AE4A70"/>
    <w:p w:rsidR="00907730" w:rsidRDefault="00907730" w:rsidP="00AE4A70"/>
    <w:p w:rsidR="00907730" w:rsidRDefault="00907730" w:rsidP="00AE4A70"/>
    <w:p w:rsidR="00907730" w:rsidRDefault="00907730" w:rsidP="00AE4A70"/>
    <w:p w:rsidR="00CE5139" w:rsidRPr="00907730" w:rsidRDefault="00907730" w:rsidP="009E6254">
      <w:pPr>
        <w:jc w:val="center"/>
        <w:rPr>
          <w:b/>
        </w:rPr>
      </w:pPr>
      <w:r>
        <w:rPr>
          <w:b/>
        </w:rPr>
        <w:lastRenderedPageBreak/>
        <w:t>Table A-16: Correlations Between Excluded Variables and Outcome Variables</w:t>
      </w:r>
    </w:p>
    <w:tbl>
      <w:tblPr>
        <w:tblW w:w="10170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780"/>
        <w:gridCol w:w="2029"/>
        <w:gridCol w:w="131"/>
        <w:gridCol w:w="2029"/>
        <w:gridCol w:w="131"/>
        <w:gridCol w:w="2070"/>
      </w:tblGrid>
      <w:tr w:rsidR="00590E0F" w:rsidRPr="00EF3796" w:rsidTr="00452EA6">
        <w:trPr>
          <w:cantSplit/>
          <w:trHeight w:val="300"/>
        </w:trPr>
        <w:tc>
          <w:tcPr>
            <w:tcW w:w="3780" w:type="dxa"/>
          </w:tcPr>
          <w:p w:rsidR="00590E0F" w:rsidRDefault="00590E0F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2029" w:type="dxa"/>
          </w:tcPr>
          <w:p w:rsidR="00590E0F" w:rsidRPr="00DF6CC4" w:rsidRDefault="00590E0F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31" w:type="dxa"/>
          </w:tcPr>
          <w:p w:rsidR="00590E0F" w:rsidRPr="00DF6CC4" w:rsidRDefault="00590E0F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</w:tcPr>
          <w:p w:rsidR="00590E0F" w:rsidRPr="00DF6CC4" w:rsidRDefault="00590E0F" w:rsidP="00590E0F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31" w:type="dxa"/>
          </w:tcPr>
          <w:p w:rsidR="00590E0F" w:rsidRPr="00DF6CC4" w:rsidRDefault="00590E0F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590E0F" w:rsidRPr="00DF6CC4" w:rsidRDefault="00590E0F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 w:rsidRPr="00DF6CC4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08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05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135F8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21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</w:tc>
        <w:tc>
          <w:tcPr>
            <w:tcW w:w="2029" w:type="dxa"/>
          </w:tcPr>
          <w:p w:rsidR="00452EA6" w:rsidRPr="00FF775D" w:rsidRDefault="00452EA6" w:rsidP="00452EA6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0.092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FF775D" w:rsidRDefault="00452EA6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-0.130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FF775D" w:rsidRDefault="00F135F8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0.146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</w:t>
            </w:r>
            <w:r>
              <w:rPr>
                <w:rFonts w:cs="Calibri"/>
                <w:color w:val="000000"/>
              </w:rPr>
              <w:t xml:space="preserve">                        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</w:t>
            </w:r>
            <w:r w:rsidR="00F53513">
              <w:rPr>
                <w:rFonts w:ascii="Cambria" w:hAnsi="Cambria" w:cs="Calibri"/>
                <w:color w:val="000000"/>
              </w:rPr>
              <w:t>08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F53513">
              <w:rPr>
                <w:rFonts w:ascii="Cambria" w:hAnsi="Cambria" w:cs="Calibri"/>
                <w:color w:val="000000"/>
              </w:rPr>
              <w:t>20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135F8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</w:t>
            </w:r>
            <w:r w:rsidR="00FF775D">
              <w:rPr>
                <w:rFonts w:ascii="Cambria" w:hAnsi="Cambria" w:cs="Calibri"/>
                <w:color w:val="000000"/>
              </w:rPr>
              <w:t>022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</w:t>
            </w:r>
            <w:r>
              <w:rPr>
                <w:rFonts w:cs="Calibri"/>
                <w:color w:val="000000"/>
              </w:rPr>
              <w:t xml:space="preserve">                  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F53513">
              <w:rPr>
                <w:rFonts w:ascii="Cambria" w:hAnsi="Cambria" w:cs="Calibri"/>
                <w:color w:val="000000"/>
              </w:rPr>
              <w:t>03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</w:t>
            </w:r>
            <w:r w:rsidR="00F53513">
              <w:rPr>
                <w:rFonts w:ascii="Cambria" w:hAnsi="Cambria" w:cs="Calibri"/>
                <w:color w:val="000000"/>
              </w:rPr>
              <w:t>029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135F8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FF775D">
              <w:rPr>
                <w:rFonts w:ascii="Cambria" w:hAnsi="Cambria" w:cs="Calibri"/>
                <w:color w:val="000000"/>
              </w:rPr>
              <w:t>19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Justice</w:t>
            </w:r>
          </w:p>
        </w:tc>
        <w:tc>
          <w:tcPr>
            <w:tcW w:w="2029" w:type="dxa"/>
          </w:tcPr>
          <w:p w:rsidR="00452EA6" w:rsidRPr="00F53513" w:rsidRDefault="00452EA6" w:rsidP="00452EA6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53513">
              <w:rPr>
                <w:rFonts w:ascii="Cambria" w:hAnsi="Cambria" w:cs="Calibri"/>
                <w:b/>
                <w:color w:val="000000"/>
              </w:rPr>
              <w:t>-0.</w:t>
            </w:r>
            <w:r w:rsidR="00F53513" w:rsidRPr="00F53513">
              <w:rPr>
                <w:rFonts w:ascii="Cambria" w:hAnsi="Cambria" w:cs="Calibri"/>
                <w:b/>
                <w:color w:val="000000"/>
              </w:rPr>
              <w:t>060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</w:t>
            </w:r>
            <w:r w:rsidR="00F53513">
              <w:rPr>
                <w:rFonts w:ascii="Cambria" w:hAnsi="Cambria" w:cs="Calibri"/>
                <w:color w:val="000000"/>
              </w:rPr>
              <w:t>040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FF775D" w:rsidRDefault="00F135F8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-0.</w:t>
            </w:r>
            <w:r w:rsidR="00FF775D" w:rsidRPr="00FF775D">
              <w:rPr>
                <w:rFonts w:ascii="Cambria" w:hAnsi="Cambria" w:cs="Calibri"/>
                <w:b/>
                <w:color w:val="000000"/>
              </w:rPr>
              <w:t>058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Labor</w:t>
            </w:r>
          </w:p>
        </w:tc>
        <w:tc>
          <w:tcPr>
            <w:tcW w:w="2029" w:type="dxa"/>
          </w:tcPr>
          <w:p w:rsidR="00452EA6" w:rsidRP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</w:t>
            </w:r>
            <w:r w:rsidR="00F53513">
              <w:rPr>
                <w:rFonts w:ascii="Cambria" w:hAnsi="Cambria" w:cs="Calibri"/>
                <w:color w:val="000000"/>
              </w:rPr>
              <w:t>041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FF775D" w:rsidRDefault="00452EA6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0.</w:t>
            </w:r>
            <w:r w:rsidR="00FF775D" w:rsidRPr="00FF775D">
              <w:rPr>
                <w:rFonts w:ascii="Cambria" w:hAnsi="Cambria" w:cs="Calibri"/>
                <w:b/>
                <w:color w:val="000000"/>
              </w:rPr>
              <w:t>103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FF775D" w:rsidRDefault="00F135F8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-0.</w:t>
            </w:r>
            <w:r w:rsidR="00FF775D" w:rsidRPr="00FF775D">
              <w:rPr>
                <w:rFonts w:ascii="Cambria" w:hAnsi="Cambria" w:cs="Calibri"/>
                <w:b/>
                <w:color w:val="000000"/>
              </w:rPr>
              <w:t>071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National Security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0</w:t>
            </w:r>
            <w:r w:rsidR="00F53513">
              <w:rPr>
                <w:rFonts w:ascii="Cambria" w:hAnsi="Cambria" w:cs="Calibri"/>
                <w:color w:val="000000"/>
              </w:rPr>
              <w:t>1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0</w:t>
            </w:r>
            <w:r w:rsidR="00FF775D">
              <w:rPr>
                <w:rFonts w:ascii="Cambria" w:hAnsi="Cambria" w:cs="Calibri"/>
                <w:color w:val="000000"/>
              </w:rPr>
              <w:t>1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F775D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05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Social Welfare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</w:t>
            </w:r>
            <w:r w:rsidR="00F53513">
              <w:rPr>
                <w:rFonts w:ascii="Cambria" w:hAnsi="Cambria" w:cs="Calibri"/>
                <w:color w:val="000000"/>
              </w:rPr>
              <w:t>047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FF775D">
              <w:rPr>
                <w:rFonts w:ascii="Cambria" w:hAnsi="Cambria" w:cs="Calibri"/>
                <w:color w:val="000000"/>
              </w:rPr>
              <w:t>39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F775D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49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Infrastructure</w:t>
            </w:r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</w:t>
            </w:r>
            <w:r w:rsidR="00F53513">
              <w:rPr>
                <w:rFonts w:ascii="Cambria" w:hAnsi="Cambria" w:cs="Calibri"/>
                <w:color w:val="000000"/>
              </w:rPr>
              <w:t>26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DF6CC4" w:rsidRDefault="00452EA6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</w:t>
            </w:r>
            <w:r w:rsidR="00FF775D">
              <w:rPr>
                <w:rFonts w:ascii="Cambria" w:hAnsi="Cambria" w:cs="Calibri"/>
                <w:color w:val="000000"/>
              </w:rPr>
              <w:t>056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F775D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0.048</w:t>
            </w:r>
          </w:p>
        </w:tc>
      </w:tr>
      <w:tr w:rsidR="00452EA6" w:rsidRPr="00EF3796" w:rsidTr="00452EA6">
        <w:trPr>
          <w:cantSplit/>
          <w:trHeight w:val="300"/>
        </w:trPr>
        <w:tc>
          <w:tcPr>
            <w:tcW w:w="3780" w:type="dxa"/>
          </w:tcPr>
          <w:p w:rsidR="00452EA6" w:rsidRPr="009F15E9" w:rsidRDefault="00452EA6" w:rsidP="00590E0F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>
              <w:rPr>
                <w:rFonts w:cs="Calibri"/>
                <w:color w:val="000000"/>
              </w:rPr>
              <w:t>Nondepartmental</w:t>
            </w:r>
            <w:proofErr w:type="spellEnd"/>
          </w:p>
        </w:tc>
        <w:tc>
          <w:tcPr>
            <w:tcW w:w="2029" w:type="dxa"/>
          </w:tcPr>
          <w:p w:rsidR="00452EA6" w:rsidRDefault="00452EA6" w:rsidP="00452EA6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F53513">
              <w:rPr>
                <w:rFonts w:ascii="Cambria" w:hAnsi="Cambria" w:cs="Calibri"/>
                <w:color w:val="000000"/>
              </w:rPr>
              <w:t>21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029" w:type="dxa"/>
            <w:vAlign w:val="bottom"/>
          </w:tcPr>
          <w:p w:rsidR="00452EA6" w:rsidRPr="00FF775D" w:rsidRDefault="00452EA6" w:rsidP="00590E0F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FF775D">
              <w:rPr>
                <w:rFonts w:ascii="Cambria" w:hAnsi="Cambria" w:cs="Calibri"/>
                <w:b/>
                <w:color w:val="000000"/>
              </w:rPr>
              <w:t>0.</w:t>
            </w:r>
            <w:r w:rsidR="00FF775D" w:rsidRPr="00FF775D">
              <w:rPr>
                <w:rFonts w:ascii="Cambria" w:hAnsi="Cambria" w:cs="Calibri"/>
                <w:b/>
                <w:color w:val="000000"/>
              </w:rPr>
              <w:t>080</w:t>
            </w:r>
          </w:p>
        </w:tc>
        <w:tc>
          <w:tcPr>
            <w:tcW w:w="131" w:type="dxa"/>
          </w:tcPr>
          <w:p w:rsidR="00452EA6" w:rsidRPr="00DF6CC4" w:rsidRDefault="00452EA6" w:rsidP="00590E0F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070" w:type="dxa"/>
            <w:vAlign w:val="bottom"/>
          </w:tcPr>
          <w:p w:rsidR="00452EA6" w:rsidRPr="00DF6CC4" w:rsidRDefault="00F135F8" w:rsidP="00590E0F">
            <w:pPr>
              <w:jc w:val="center"/>
              <w:rPr>
                <w:rFonts w:ascii="Cambria" w:hAnsi="Cambria" w:cs="Calibri"/>
                <w:color w:val="000000"/>
              </w:rPr>
            </w:pPr>
            <w:r>
              <w:rPr>
                <w:rFonts w:ascii="Cambria" w:hAnsi="Cambria" w:cs="Calibri"/>
                <w:color w:val="000000"/>
              </w:rPr>
              <w:t>-0.0</w:t>
            </w:r>
            <w:r w:rsidR="00E349BD">
              <w:rPr>
                <w:rFonts w:ascii="Cambria" w:hAnsi="Cambria" w:cs="Calibri"/>
                <w:color w:val="000000"/>
              </w:rPr>
              <w:t>5</w:t>
            </w:r>
            <w:r w:rsidR="00FF775D">
              <w:rPr>
                <w:rFonts w:ascii="Cambria" w:hAnsi="Cambria" w:cs="Calibri"/>
                <w:color w:val="000000"/>
              </w:rPr>
              <w:t>1</w:t>
            </w:r>
          </w:p>
        </w:tc>
      </w:tr>
    </w:tbl>
    <w:p w:rsidR="00452EA6" w:rsidRPr="00D42E9D" w:rsidRDefault="00452EA6" w:rsidP="00452EA6">
      <w:pPr>
        <w:ind w:left="-630"/>
        <w:jc w:val="both"/>
      </w:pPr>
      <w:r w:rsidRPr="00E8776B">
        <w:rPr>
          <w:i/>
        </w:rPr>
        <w:t>Note</w:t>
      </w:r>
      <w:r>
        <w:t xml:space="preserve">: Pearson correlation coefficients presented for </w:t>
      </w:r>
      <w:r>
        <w:rPr>
          <w:i/>
        </w:rPr>
        <w:t>Daily Workload and Pending Nominations</w:t>
      </w:r>
      <w:r>
        <w:t>; p</w:t>
      </w:r>
      <w:r w:rsidR="004E0CC6">
        <w:t>ointwise biserial correlations</w:t>
      </w:r>
      <w:r>
        <w:t xml:space="preserve"> pre</w:t>
      </w:r>
      <w:r w:rsidR="00D42E9D">
        <w:t xml:space="preserve">sented for all other variables. </w:t>
      </w:r>
      <w:r w:rsidR="00D42E9D">
        <w:rPr>
          <w:b/>
        </w:rPr>
        <w:t>Bolded</w:t>
      </w:r>
      <w:r w:rsidR="00D42E9D">
        <w:t xml:space="preserve"> values are those where the 90% confidence interval about the indicated correlation coefficient does not contain zero.</w:t>
      </w:r>
    </w:p>
    <w:p w:rsidR="00452EA6" w:rsidRDefault="00452EA6" w:rsidP="00452EA6"/>
    <w:p w:rsidR="00452EA6" w:rsidRDefault="00452EA6" w:rsidP="00452EA6"/>
    <w:p w:rsidR="00797663" w:rsidRDefault="00797663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9E6254">
      <w:pPr>
        <w:jc w:val="center"/>
        <w:rPr>
          <w:b/>
        </w:rPr>
      </w:pPr>
    </w:p>
    <w:p w:rsidR="00E349BD" w:rsidRDefault="00E349BD" w:rsidP="00B12DF1">
      <w:pPr>
        <w:rPr>
          <w:b/>
        </w:rPr>
      </w:pPr>
    </w:p>
    <w:p w:rsidR="00E349BD" w:rsidRDefault="00E349BD" w:rsidP="00E349BD">
      <w:pPr>
        <w:jc w:val="center"/>
        <w:rPr>
          <w:b/>
        </w:rPr>
      </w:pPr>
      <w:r>
        <w:rPr>
          <w:b/>
        </w:rPr>
        <w:lastRenderedPageBreak/>
        <w:t>Table A-17: Heckman Selection Models of Executive Nominations and Nominee Ideology (Omitting Excluded Variables; Identified on Distributional Assumptions Alone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260"/>
        <w:gridCol w:w="1170"/>
        <w:gridCol w:w="180"/>
        <w:gridCol w:w="1171"/>
        <w:gridCol w:w="1191"/>
        <w:gridCol w:w="158"/>
        <w:gridCol w:w="1257"/>
        <w:gridCol w:w="1191"/>
      </w:tblGrid>
      <w:tr w:rsidR="00E349BD" w:rsidRPr="00EF3796" w:rsidTr="00907730">
        <w:trPr>
          <w:cantSplit/>
          <w:trHeight w:val="600"/>
        </w:trPr>
        <w:tc>
          <w:tcPr>
            <w:tcW w:w="3150" w:type="dxa"/>
          </w:tcPr>
          <w:p w:rsidR="00E349BD" w:rsidRDefault="00E349BD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E349BD" w:rsidRPr="009F15E9" w:rsidRDefault="00E349BD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30" w:type="dxa"/>
            <w:gridSpan w:val="2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07730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80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907730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07730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E349BD" w:rsidRPr="00EF3796" w:rsidTr="00907730">
        <w:trPr>
          <w:cantSplit/>
          <w:trHeight w:val="300"/>
        </w:trPr>
        <w:tc>
          <w:tcPr>
            <w:tcW w:w="3150" w:type="dxa"/>
          </w:tcPr>
          <w:p w:rsidR="00E349BD" w:rsidRPr="009F15E9" w:rsidRDefault="00E349BD" w:rsidP="00970B25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70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80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E349BD" w:rsidRPr="00907730" w:rsidRDefault="00E349BD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07730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907730" w:rsidRPr="00907730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07730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07730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0.201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70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32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12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47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32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12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0.066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47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32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12)</w:t>
            </w:r>
          </w:p>
        </w:tc>
      </w:tr>
      <w:tr w:rsidR="00907730" w:rsidRPr="00907730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07730" w:rsidRPr="00907730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07730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907730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0.422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131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58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84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51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59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0.170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78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-0.059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07730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</w:tr>
      <w:tr w:rsidR="00907730" w:rsidRPr="009C441F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C441F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.687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711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38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33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204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227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39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33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271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366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39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33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19.396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5.508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5.71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976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2.515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2.278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5.70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978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1.875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2.727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5.70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978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3.110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3.703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825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655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1.75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1.537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818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657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.323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1.836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818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657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2.08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383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691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86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38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82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69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86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24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68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69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86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329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24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113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2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40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44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115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2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55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64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115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2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05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01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01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01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06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01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398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30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72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82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73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144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73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6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17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207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1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39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99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1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39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195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1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39)</w:t>
            </w:r>
          </w:p>
        </w:tc>
      </w:tr>
      <w:tr w:rsidR="00907730" w:rsidRPr="00EF3796" w:rsidTr="00907730">
        <w:trPr>
          <w:cantSplit/>
          <w:trHeight w:val="6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26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5.254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1.704)</w:t>
            </w:r>
          </w:p>
        </w:tc>
        <w:tc>
          <w:tcPr>
            <w:tcW w:w="1170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396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203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177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326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410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204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1.052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533)</w:t>
            </w:r>
          </w:p>
        </w:tc>
        <w:tc>
          <w:tcPr>
            <w:tcW w:w="1191" w:type="dxa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3.410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204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26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0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907730" w:rsidRPr="009F15E9" w:rsidRDefault="00907730" w:rsidP="00907730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430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1.769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125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0.003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08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18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14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30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 w:val="restart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430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.178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90)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452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72)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0.085***</w:t>
            </w:r>
          </w:p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(0.032)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  <w:vMerge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430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430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94.561</w:t>
            </w:r>
            <w:r w:rsidR="00571E3D">
              <w:rPr>
                <w:rFonts w:ascii="Cambria" w:hAnsi="Cambria" w:cs="Calibri"/>
                <w:color w:val="000000"/>
              </w:rPr>
              <w:t>***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8.842</w:t>
            </w:r>
            <w:r w:rsidR="00571E3D">
              <w:rPr>
                <w:rFonts w:ascii="Cambria" w:hAnsi="Cambria" w:cs="Calibri"/>
                <w:color w:val="000000"/>
              </w:rPr>
              <w:t>**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9.897</w:t>
            </w:r>
            <w:r w:rsidR="00571E3D">
              <w:rPr>
                <w:rFonts w:ascii="Cambria" w:hAnsi="Cambria" w:cs="Calibri"/>
                <w:color w:val="000000"/>
              </w:rPr>
              <w:t>**</w:t>
            </w:r>
          </w:p>
        </w:tc>
      </w:tr>
      <w:tr w:rsidR="00907730" w:rsidRPr="00EF3796" w:rsidTr="00660194">
        <w:trPr>
          <w:cantSplit/>
          <w:trHeight w:val="300"/>
        </w:trPr>
        <w:tc>
          <w:tcPr>
            <w:tcW w:w="3150" w:type="dxa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430" w:type="dxa"/>
            <w:gridSpan w:val="2"/>
            <w:vAlign w:val="center"/>
          </w:tcPr>
          <w:p w:rsidR="00907730" w:rsidRPr="00907730" w:rsidRDefault="00907730" w:rsidP="00660194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4499.787</w:t>
            </w:r>
          </w:p>
        </w:tc>
        <w:tc>
          <w:tcPr>
            <w:tcW w:w="180" w:type="dxa"/>
            <w:vAlign w:val="center"/>
          </w:tcPr>
          <w:p w:rsidR="00907730" w:rsidRPr="00907730" w:rsidRDefault="00907730" w:rsidP="0066019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Align w:val="center"/>
          </w:tcPr>
          <w:p w:rsidR="00907730" w:rsidRPr="00907730" w:rsidRDefault="00907730" w:rsidP="00660194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3198.433</w:t>
            </w:r>
          </w:p>
        </w:tc>
        <w:tc>
          <w:tcPr>
            <w:tcW w:w="158" w:type="dxa"/>
            <w:vAlign w:val="center"/>
          </w:tcPr>
          <w:p w:rsidR="00907730" w:rsidRPr="00907730" w:rsidRDefault="00907730" w:rsidP="0066019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07730" w:rsidRPr="00907730" w:rsidRDefault="00907730" w:rsidP="00660194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13821.176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430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7100.163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6449.485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-6760.857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430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07730" w:rsidRPr="00907730" w:rsidRDefault="00907730" w:rsidP="00907730">
            <w:pPr>
              <w:jc w:val="center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907730" w:rsidRPr="00EF3796" w:rsidTr="00907730">
        <w:trPr>
          <w:cantSplit/>
          <w:trHeight w:val="300"/>
        </w:trPr>
        <w:tc>
          <w:tcPr>
            <w:tcW w:w="3150" w:type="dxa"/>
          </w:tcPr>
          <w:p w:rsidR="00907730" w:rsidRPr="009F15E9" w:rsidRDefault="00907730" w:rsidP="00907730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430" w:type="dxa"/>
            <w:gridSpan w:val="2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80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2" w:type="dxa"/>
            <w:gridSpan w:val="2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07730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907730" w:rsidRPr="00907730" w:rsidRDefault="00907730" w:rsidP="00907730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907730">
              <w:rPr>
                <w:rFonts w:ascii="Cambria" w:eastAsiaTheme="majorEastAsia" w:hAnsi="Cambria" w:cs="Calibri"/>
                <w:bCs/>
                <w:color w:val="000000"/>
              </w:rPr>
              <w:t>849</w:t>
            </w:r>
          </w:p>
        </w:tc>
      </w:tr>
    </w:tbl>
    <w:p w:rsidR="00907730" w:rsidRPr="00E8776B" w:rsidRDefault="00907730" w:rsidP="00907730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E349BD" w:rsidRDefault="00E349BD" w:rsidP="009E6254">
      <w:pPr>
        <w:jc w:val="center"/>
        <w:rPr>
          <w:b/>
        </w:rPr>
      </w:pPr>
    </w:p>
    <w:p w:rsidR="00E64F79" w:rsidRDefault="00E64F79" w:rsidP="009E6254">
      <w:pPr>
        <w:jc w:val="center"/>
        <w:rPr>
          <w:b/>
        </w:rPr>
      </w:pPr>
    </w:p>
    <w:p w:rsidR="00E64F79" w:rsidRDefault="00060917" w:rsidP="00060917">
      <w:pPr>
        <w:jc w:val="center"/>
        <w:rPr>
          <w:b/>
        </w:rPr>
      </w:pPr>
      <w:r>
        <w:rPr>
          <w:b/>
        </w:rPr>
        <w:lastRenderedPageBreak/>
        <w:t xml:space="preserve">Table A-18: Heckman Selection Models of Executive Nominations and Nominee Ideology; Cohort Analysis of Initial George W. Bush Vacancies </w:t>
      </w:r>
      <w:r w:rsidR="00E64F79">
        <w:rPr>
          <w:b/>
        </w:rPr>
        <w:t>(</w:t>
      </w:r>
      <w:r w:rsidR="00C96D54">
        <w:rPr>
          <w:b/>
        </w:rPr>
        <w:t>From 1/6/2001 to 2/3/2001, Inclusive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E64F79" w:rsidRPr="00EF3796" w:rsidTr="00970B25">
        <w:trPr>
          <w:cantSplit/>
          <w:trHeight w:val="600"/>
        </w:trPr>
        <w:tc>
          <w:tcPr>
            <w:tcW w:w="3150" w:type="dxa"/>
          </w:tcPr>
          <w:p w:rsidR="00E64F79" w:rsidRDefault="00E64F79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E64F79" w:rsidRPr="009F15E9" w:rsidRDefault="00E64F79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4E571D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4E571D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4E571D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E64F79" w:rsidRPr="00EF3796" w:rsidTr="00970B25">
        <w:trPr>
          <w:cantSplit/>
          <w:trHeight w:val="300"/>
        </w:trPr>
        <w:tc>
          <w:tcPr>
            <w:tcW w:w="3150" w:type="dxa"/>
          </w:tcPr>
          <w:p w:rsidR="00E64F79" w:rsidRPr="009F15E9" w:rsidRDefault="00E64F79" w:rsidP="00970B25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E64F79" w:rsidRPr="004E571D" w:rsidRDefault="00E64F79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4E571D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4E571D" w:rsidRPr="004E571D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4E571D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4E571D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0.476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144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150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038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077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056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149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039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0.193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056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149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039)</w:t>
            </w:r>
          </w:p>
        </w:tc>
      </w:tr>
      <w:tr w:rsidR="004E571D" w:rsidRPr="004E571D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4E571D" w:rsidRPr="004E571D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4E571D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4E571D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644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897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02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204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207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508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018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206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104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453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-0.024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4E571D">
              <w:rPr>
                <w:rFonts w:ascii="Cambria" w:hAnsi="Cambria" w:cs="Calibri"/>
                <w:b/>
                <w:color w:val="000000"/>
              </w:rPr>
              <w:t>(0.205)</w:t>
            </w:r>
          </w:p>
        </w:tc>
      </w:tr>
      <w:tr w:rsidR="004E571D" w:rsidRPr="009C441F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C441F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One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1.681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985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1.065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18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09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456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1.067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17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224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417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1.067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17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8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78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196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65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11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149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197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65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93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149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198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65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03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15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001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001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001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0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8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001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4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902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390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390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01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148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151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393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01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305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06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394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01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21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22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21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5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4E571D" w:rsidRPr="009F15E9" w:rsidRDefault="004E571D" w:rsidP="004E571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05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/>
                <w:sz w:val="20"/>
                <w:szCs w:val="20"/>
              </w:rPr>
            </w:pPr>
          </w:p>
          <w:p w:rsidR="004E571D" w:rsidRPr="004E571D" w:rsidRDefault="004E571D" w:rsidP="004E571D">
            <w:pPr>
              <w:jc w:val="center"/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04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/>
                <w:sz w:val="20"/>
                <w:szCs w:val="20"/>
              </w:rPr>
            </w:pPr>
          </w:p>
          <w:p w:rsidR="004E571D" w:rsidRPr="004E571D" w:rsidRDefault="004E571D" w:rsidP="004E571D">
            <w:pPr>
              <w:jc w:val="center"/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05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4E571D" w:rsidRPr="00EF3796" w:rsidTr="00970B25">
        <w:trPr>
          <w:cantSplit/>
          <w:trHeight w:val="6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3.945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2.389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3.552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308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142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1.161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3.553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309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16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1.020)</w:t>
            </w:r>
          </w:p>
        </w:tc>
        <w:tc>
          <w:tcPr>
            <w:tcW w:w="1191" w:type="dxa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3.556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309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4E571D" w:rsidRPr="009F15E9" w:rsidRDefault="004E571D" w:rsidP="004E571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1.166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398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061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486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345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89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 w:val="restart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0.791*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248)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412**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161)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0.103</w:t>
            </w:r>
          </w:p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(0.123)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  <w:vMerge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5.545***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4.603***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5.646***</w:t>
            </w:r>
          </w:p>
        </w:tc>
      </w:tr>
      <w:tr w:rsidR="004E571D" w:rsidRPr="00EF3796" w:rsidTr="0035333B">
        <w:trPr>
          <w:cantSplit/>
          <w:trHeight w:val="300"/>
        </w:trPr>
        <w:tc>
          <w:tcPr>
            <w:tcW w:w="3150" w:type="dxa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4E571D" w:rsidRPr="004E571D" w:rsidRDefault="004E571D" w:rsidP="0035333B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389.055</w:t>
            </w:r>
          </w:p>
        </w:tc>
        <w:tc>
          <w:tcPr>
            <w:tcW w:w="154" w:type="dxa"/>
            <w:vAlign w:val="center"/>
          </w:tcPr>
          <w:p w:rsidR="004E571D" w:rsidRPr="004E571D" w:rsidRDefault="004E571D" w:rsidP="0035333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4E571D" w:rsidRPr="004E571D" w:rsidRDefault="004E571D" w:rsidP="0035333B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183.934</w:t>
            </w:r>
          </w:p>
        </w:tc>
        <w:tc>
          <w:tcPr>
            <w:tcW w:w="158" w:type="dxa"/>
            <w:vAlign w:val="center"/>
          </w:tcPr>
          <w:p w:rsidR="004E571D" w:rsidRPr="004E571D" w:rsidRDefault="004E571D" w:rsidP="0035333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4E571D" w:rsidRPr="004E571D" w:rsidRDefault="004E571D" w:rsidP="0035333B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2256.401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1100.494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997.933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-1034.167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34481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34481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4E571D" w:rsidRPr="004E571D" w:rsidRDefault="004E571D" w:rsidP="004E571D">
            <w:pPr>
              <w:jc w:val="center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34481</w:t>
            </w:r>
          </w:p>
        </w:tc>
      </w:tr>
      <w:tr w:rsidR="004E571D" w:rsidRPr="00EF3796" w:rsidTr="00970B25">
        <w:trPr>
          <w:cantSplit/>
          <w:trHeight w:val="300"/>
        </w:trPr>
        <w:tc>
          <w:tcPr>
            <w:tcW w:w="3150" w:type="dxa"/>
          </w:tcPr>
          <w:p w:rsidR="004E571D" w:rsidRPr="009F15E9" w:rsidRDefault="004E571D" w:rsidP="004E571D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141</w:t>
            </w:r>
          </w:p>
        </w:tc>
        <w:tc>
          <w:tcPr>
            <w:tcW w:w="154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4E571D">
              <w:rPr>
                <w:rFonts w:ascii="Cambria" w:hAnsi="Cambria" w:cs="Calibri"/>
                <w:color w:val="000000"/>
              </w:rPr>
              <w:t>141</w:t>
            </w:r>
          </w:p>
        </w:tc>
        <w:tc>
          <w:tcPr>
            <w:tcW w:w="158" w:type="dxa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</w:tcPr>
          <w:p w:rsidR="004E571D" w:rsidRPr="004E571D" w:rsidRDefault="004E571D" w:rsidP="004E571D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4E571D">
              <w:rPr>
                <w:rFonts w:ascii="Cambria" w:eastAsiaTheme="majorEastAsia" w:hAnsi="Cambria" w:cs="Calibri"/>
                <w:bCs/>
                <w:color w:val="000000"/>
              </w:rPr>
              <w:t>141</w:t>
            </w:r>
          </w:p>
        </w:tc>
      </w:tr>
    </w:tbl>
    <w:p w:rsidR="0035333B" w:rsidRPr="00E8776B" w:rsidRDefault="0035333B" w:rsidP="0035333B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E64F79" w:rsidRDefault="00E64F79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4A76E0" w:rsidRDefault="004A76E0" w:rsidP="004A76E0">
      <w:pPr>
        <w:jc w:val="center"/>
        <w:rPr>
          <w:b/>
        </w:rPr>
      </w:pPr>
      <w:r>
        <w:rPr>
          <w:b/>
        </w:rPr>
        <w:lastRenderedPageBreak/>
        <w:t xml:space="preserve">Table A-19: Heckman Selection Models of Executive Nominations and Nominee Ideology (Omitting </w:t>
      </w:r>
      <w:r>
        <w:rPr>
          <w:b/>
          <w:i/>
        </w:rPr>
        <w:t xml:space="preserve">Tier One </w:t>
      </w:r>
      <w:r>
        <w:rPr>
          <w:b/>
        </w:rPr>
        <w:t>Position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4A76E0" w:rsidRPr="00EF3796" w:rsidTr="00970B25">
        <w:trPr>
          <w:trHeight w:val="600"/>
        </w:trPr>
        <w:tc>
          <w:tcPr>
            <w:tcW w:w="3150" w:type="dxa"/>
          </w:tcPr>
          <w:p w:rsidR="004A76E0" w:rsidRDefault="004A76E0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4A76E0" w:rsidRPr="009F15E9" w:rsidRDefault="004A76E0" w:rsidP="00970B25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4A76E0" w:rsidRPr="00A51678" w:rsidRDefault="004A76E0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4A76E0" w:rsidRPr="00A51678" w:rsidRDefault="004A76E0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4A76E0" w:rsidRPr="00A51678" w:rsidRDefault="004A76E0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4A76E0" w:rsidRPr="00EF3796" w:rsidTr="00970B25">
        <w:trPr>
          <w:trHeight w:val="300"/>
        </w:trPr>
        <w:tc>
          <w:tcPr>
            <w:tcW w:w="3150" w:type="dxa"/>
          </w:tcPr>
          <w:p w:rsidR="004A76E0" w:rsidRPr="009F15E9" w:rsidRDefault="004A76E0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4A76E0" w:rsidRPr="00A51678" w:rsidRDefault="004A76E0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4A76E0" w:rsidRPr="00A51678" w:rsidRDefault="004A76E0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4A76E0" w:rsidRPr="00A51678" w:rsidRDefault="004A76E0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EA67EF" w:rsidRPr="00A51678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A51678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A51678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EA67EF" w:rsidRPr="00A51678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A51678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0.171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148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126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052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27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047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0.077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46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047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</w:tr>
      <w:tr w:rsidR="00EA67EF" w:rsidRPr="00A51678" w:rsidTr="00970B25">
        <w:trPr>
          <w:trHeight w:val="300"/>
        </w:trPr>
        <w:tc>
          <w:tcPr>
            <w:tcW w:w="3150" w:type="dxa"/>
            <w:vMerge/>
          </w:tcPr>
          <w:p w:rsidR="00EA67EF" w:rsidRPr="00A51678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EA67EF" w:rsidRPr="00A51678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A51678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A51678">
              <w:rPr>
                <w:rFonts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EA67EF" w:rsidRPr="00A51678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A51678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0.272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12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00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06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082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52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39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0.162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78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-0.396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A51678">
              <w:rPr>
                <w:rFonts w:ascii="Cambria" w:hAnsi="Cambria" w:cs="Calibri"/>
                <w:b/>
                <w:color w:val="000000"/>
              </w:rPr>
              <w:t>(0.040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.000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71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273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17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278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244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842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59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6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39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845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59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15.674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6.124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86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89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3.45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2.42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7.956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1.050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3.931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2.941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7.978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1.049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8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10.604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4.11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5.34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700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2.389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1.63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5.357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705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.702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1.976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5.372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705)</w:t>
            </w:r>
          </w:p>
        </w:tc>
      </w:tr>
      <w:tr w:rsidR="00EA67EF" w:rsidRPr="00EF3796" w:rsidTr="00970B25">
        <w:trPr>
          <w:trHeight w:val="6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Tier Two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48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26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7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28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51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0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76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66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0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0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1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06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273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17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1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87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5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35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51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63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15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35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86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89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00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1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10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68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04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1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229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09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04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1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30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3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33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EA67EF" w:rsidRPr="009F15E9" w:rsidRDefault="00EA67EF" w:rsidP="00EA67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4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4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04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69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8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6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66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62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20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13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018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7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13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11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3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4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73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8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72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8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72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17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3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2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2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7)</w:t>
            </w:r>
          </w:p>
        </w:tc>
      </w:tr>
      <w:tr w:rsidR="00A51678" w:rsidRPr="00EF3796" w:rsidTr="00970B25">
        <w:trPr>
          <w:trHeight w:val="300"/>
        </w:trPr>
        <w:tc>
          <w:tcPr>
            <w:tcW w:w="3150" w:type="dxa"/>
          </w:tcPr>
          <w:p w:rsidR="00A51678" w:rsidRPr="009F15E9" w:rsidRDefault="00A51678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A51678" w:rsidRPr="009F15E9" w:rsidRDefault="00A51678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A51678" w:rsidRPr="00A51678" w:rsidRDefault="00A51678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03**</w:t>
            </w:r>
          </w:p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4" w:type="dxa"/>
            <w:vAlign w:val="center"/>
          </w:tcPr>
          <w:p w:rsidR="00A51678" w:rsidRPr="00A51678" w:rsidRDefault="00A51678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A51678" w:rsidRPr="00A51678" w:rsidRDefault="00A51678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24***</w:t>
            </w:r>
          </w:p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  <w:vAlign w:val="center"/>
          </w:tcPr>
          <w:p w:rsidR="00A51678" w:rsidRPr="00A51678" w:rsidRDefault="00A51678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A51678" w:rsidRPr="00A51678" w:rsidRDefault="00A51678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125***</w:t>
            </w:r>
          </w:p>
          <w:p w:rsidR="00A51678" w:rsidRPr="00A51678" w:rsidRDefault="00A51678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EA67EF" w:rsidRPr="00EF3796" w:rsidTr="00970B25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EA67EF" w:rsidRPr="00EF3796" w:rsidTr="00970B25">
        <w:trPr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EA67EF" w:rsidRPr="00A51678" w:rsidRDefault="00EA67EF" w:rsidP="00A51678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10728" w:type="dxa"/>
            <w:gridSpan w:val="9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EA67EF" w:rsidRPr="0019082C" w:rsidTr="00970B25">
        <w:trPr>
          <w:trHeight w:val="600"/>
        </w:trPr>
        <w:tc>
          <w:tcPr>
            <w:tcW w:w="3150" w:type="dxa"/>
          </w:tcPr>
          <w:p w:rsidR="00EA67EF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EA67EF" w:rsidRPr="0019082C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A51678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EA67EF" w:rsidRPr="0019082C" w:rsidTr="00970B25">
        <w:trPr>
          <w:trHeight w:val="300"/>
        </w:trPr>
        <w:tc>
          <w:tcPr>
            <w:tcW w:w="3150" w:type="dxa"/>
          </w:tcPr>
          <w:p w:rsidR="00EA67EF" w:rsidRPr="0019082C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A5167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1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3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10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11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28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54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5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834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2.645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4.526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256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650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481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4.579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256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60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785)</w:t>
            </w:r>
          </w:p>
        </w:tc>
        <w:tc>
          <w:tcPr>
            <w:tcW w:w="1191" w:type="dxa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4.585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256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EA67EF" w:rsidRPr="009F15E9" w:rsidRDefault="00EA67EF" w:rsidP="00EA67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1.181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338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192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28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267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142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 w:val="restart"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0.802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219)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425***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77)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0.055</w:t>
            </w:r>
          </w:p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  <w:vMerge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58.995***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0.247**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1.415**</w:t>
            </w:r>
          </w:p>
        </w:tc>
      </w:tr>
      <w:tr w:rsidR="00EA67EF" w:rsidRPr="00EF3796" w:rsidTr="00AF145D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EA67EF" w:rsidRPr="00A51678" w:rsidRDefault="00EA67EF" w:rsidP="00AF145D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13804.921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F145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EA67EF" w:rsidRPr="00A51678" w:rsidRDefault="00EA67EF" w:rsidP="00AF145D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12544.084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F145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EA67EF" w:rsidRPr="00A51678" w:rsidRDefault="00EA67EF" w:rsidP="00AF145D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13122.181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6702.934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6072.516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-6361.564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60510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60510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EA67EF" w:rsidRPr="00A51678" w:rsidRDefault="00EA67EF" w:rsidP="00A51678">
            <w:pPr>
              <w:jc w:val="center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260510</w:t>
            </w:r>
          </w:p>
        </w:tc>
      </w:tr>
      <w:tr w:rsidR="00EA67EF" w:rsidRPr="00EF3796" w:rsidTr="00970B25">
        <w:trPr>
          <w:trHeight w:val="300"/>
        </w:trPr>
        <w:tc>
          <w:tcPr>
            <w:tcW w:w="3150" w:type="dxa"/>
          </w:tcPr>
          <w:p w:rsidR="00EA67EF" w:rsidRPr="009F15E9" w:rsidRDefault="00EA67EF" w:rsidP="00EA67EF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815</w:t>
            </w:r>
          </w:p>
        </w:tc>
        <w:tc>
          <w:tcPr>
            <w:tcW w:w="154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EA67EF" w:rsidRPr="00A51678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A51678">
              <w:rPr>
                <w:rFonts w:ascii="Cambria" w:hAnsi="Cambria" w:cs="Calibri"/>
                <w:color w:val="000000"/>
              </w:rPr>
              <w:t>815</w:t>
            </w:r>
          </w:p>
        </w:tc>
        <w:tc>
          <w:tcPr>
            <w:tcW w:w="158" w:type="dxa"/>
            <w:vAlign w:val="center"/>
          </w:tcPr>
          <w:p w:rsidR="00EA67EF" w:rsidRPr="00A51678" w:rsidRDefault="00EA67EF" w:rsidP="00A5167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EA67EF" w:rsidRPr="00AF145D" w:rsidRDefault="00EA67EF" w:rsidP="00A51678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AF145D">
              <w:rPr>
                <w:rFonts w:ascii="Cambria" w:eastAsiaTheme="majorEastAsia" w:hAnsi="Cambria" w:cs="Calibri"/>
                <w:bCs/>
                <w:color w:val="000000"/>
              </w:rPr>
              <w:t>815</w:t>
            </w:r>
          </w:p>
        </w:tc>
      </w:tr>
    </w:tbl>
    <w:p w:rsidR="00AF145D" w:rsidRPr="00E8776B" w:rsidRDefault="00AF145D" w:rsidP="00AF145D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4A76E0" w:rsidRDefault="004A76E0" w:rsidP="009E6254">
      <w:pPr>
        <w:jc w:val="center"/>
        <w:rPr>
          <w:b/>
        </w:rPr>
      </w:pPr>
    </w:p>
    <w:p w:rsidR="004A76E0" w:rsidRDefault="004A76E0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7F07CA" w:rsidRDefault="007F07CA" w:rsidP="007F07CA">
      <w:pPr>
        <w:jc w:val="center"/>
        <w:rPr>
          <w:b/>
        </w:rPr>
      </w:pPr>
      <w:r>
        <w:rPr>
          <w:b/>
        </w:rPr>
        <w:lastRenderedPageBreak/>
        <w:t xml:space="preserve">Table A-20: Heckman Selection Models of Executive Nominations and Nominee Ideology (Omitting </w:t>
      </w:r>
      <w:r>
        <w:rPr>
          <w:b/>
          <w:i/>
        </w:rPr>
        <w:t xml:space="preserve">Tier Two </w:t>
      </w:r>
      <w:r>
        <w:rPr>
          <w:b/>
        </w:rPr>
        <w:t>Position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7F07CA" w:rsidRPr="00970B25" w:rsidTr="00970B25">
        <w:trPr>
          <w:trHeight w:val="600"/>
        </w:trPr>
        <w:tc>
          <w:tcPr>
            <w:tcW w:w="3150" w:type="dxa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7F07CA" w:rsidRPr="00970B25" w:rsidTr="00970B25">
        <w:trPr>
          <w:trHeight w:val="300"/>
        </w:trPr>
        <w:tc>
          <w:tcPr>
            <w:tcW w:w="3150" w:type="dxa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7F07CA" w:rsidRPr="00970B25" w:rsidRDefault="007F07CA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7F07CA" w:rsidRPr="00970B25" w:rsidRDefault="007F07CA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70B25">
              <w:rPr>
                <w:rFonts w:ascii="Cambria" w:hAnsi="Cambria"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70B25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0.166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13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064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047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062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0.06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56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062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70B25">
              <w:rPr>
                <w:rFonts w:ascii="Cambria" w:hAnsi="Cambria"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70B25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0.331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187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42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71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08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73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427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0.185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107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-0.428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70B25">
              <w:rPr>
                <w:rFonts w:ascii="Cambria" w:hAnsi="Cambria" w:cs="Calibri"/>
                <w:b/>
                <w:color w:val="000000"/>
              </w:rPr>
              <w:t>(0.055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3.386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440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903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37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4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95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93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15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747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51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93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15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9.74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4.558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8.04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420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3.286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3.406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8.099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407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2.04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4.01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8.107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407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8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President-Filibuster Distance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6.56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9.691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5.398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955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2.313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2.302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5.436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947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.44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2.701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5.442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947)</w:t>
            </w:r>
          </w:p>
        </w:tc>
      </w:tr>
      <w:tr w:rsidR="00B250EB" w:rsidRPr="00970B25" w:rsidTr="00970B25">
        <w:trPr>
          <w:trHeight w:val="6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Tier One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76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250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685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10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42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14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668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08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5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21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669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08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0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2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2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0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2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4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8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91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37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6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4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93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37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0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9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93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37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63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58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03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1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8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07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59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8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53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07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59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Daily Workload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29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3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3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3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Pending Nominations</w:t>
            </w:r>
          </w:p>
          <w:p w:rsidR="00B250EB" w:rsidRPr="00970B25" w:rsidRDefault="00B250EB" w:rsidP="00B250E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4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4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4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33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93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5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8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5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8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7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19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5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24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4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24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29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31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67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7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66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7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67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56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8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29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87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29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1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2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9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5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9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5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03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103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13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1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213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1)</w:t>
            </w:r>
          </w:p>
        </w:tc>
      </w:tr>
      <w:tr w:rsidR="00B250EB" w:rsidRPr="00970B25" w:rsidTr="00970B25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B250EB" w:rsidRPr="00970B25" w:rsidTr="00970B25">
        <w:trPr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B250EB" w:rsidRPr="00970B25" w:rsidRDefault="00B250EB" w:rsidP="00970B25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10728" w:type="dxa"/>
            <w:gridSpan w:val="9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B250EB" w:rsidRPr="00970B25" w:rsidTr="00970B25">
        <w:trPr>
          <w:trHeight w:val="600"/>
        </w:trPr>
        <w:tc>
          <w:tcPr>
            <w:tcW w:w="3150" w:type="dxa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70B25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70B2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52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5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71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8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7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8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proofErr w:type="spellStart"/>
            <w:r w:rsidRPr="00970B25">
              <w:rPr>
                <w:rFonts w:ascii="Cambria" w:hAnsi="Cambria" w:cs="Calibri"/>
                <w:color w:val="000000"/>
              </w:rPr>
              <w:t>Nondepartmental</w:t>
            </w:r>
            <w:proofErr w:type="spellEnd"/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07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99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30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3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30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73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2.866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8.656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4.491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380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005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618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4.532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334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1.470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138)</w:t>
            </w:r>
          </w:p>
        </w:tc>
        <w:tc>
          <w:tcPr>
            <w:tcW w:w="1191" w:type="dxa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4.533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334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B250EB" w:rsidRPr="00970B25" w:rsidRDefault="00B250EB" w:rsidP="00B250E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89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1.329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114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05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143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240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 w:val="restart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proofErr w:type="gramStart"/>
            <w:r w:rsidRPr="00970B25">
              <w:rPr>
                <w:rFonts w:ascii="Cambria" w:hAnsi="Cambria"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70B25">
              <w:rPr>
                <w:rFonts w:ascii="Cambria" w:hAnsi="Cambria"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0.658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774)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403***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88)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0.039</w:t>
            </w:r>
          </w:p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(0.051)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  <w:vMerge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53.324***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0.719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3.415</w:t>
            </w:r>
          </w:p>
        </w:tc>
      </w:tr>
      <w:tr w:rsidR="00B250EB" w:rsidRPr="00970B25" w:rsidTr="00D85262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B250EB" w:rsidRPr="00970B25" w:rsidRDefault="00B250EB" w:rsidP="00D85262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8210.525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D85262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250EB" w:rsidRPr="00970B25" w:rsidRDefault="00B250EB" w:rsidP="00D85262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7483.257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D85262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250EB" w:rsidRPr="00970B25" w:rsidRDefault="00B250EB" w:rsidP="00D85262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7825.669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3913.065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3549.432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-3720.637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64772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64772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B250EB" w:rsidRPr="00970B25" w:rsidRDefault="00B250EB" w:rsidP="00970B25">
            <w:pPr>
              <w:jc w:val="center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164772</w:t>
            </w:r>
          </w:p>
        </w:tc>
      </w:tr>
      <w:tr w:rsidR="00B250EB" w:rsidRPr="00970B25" w:rsidTr="00970B25">
        <w:trPr>
          <w:trHeight w:val="300"/>
        </w:trPr>
        <w:tc>
          <w:tcPr>
            <w:tcW w:w="3150" w:type="dxa"/>
          </w:tcPr>
          <w:p w:rsidR="00B250EB" w:rsidRPr="00970B25" w:rsidRDefault="00B250EB" w:rsidP="00B250E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474</w:t>
            </w:r>
          </w:p>
        </w:tc>
        <w:tc>
          <w:tcPr>
            <w:tcW w:w="154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70B25">
              <w:rPr>
                <w:rFonts w:ascii="Cambria" w:hAnsi="Cambria" w:cs="Calibri"/>
                <w:color w:val="000000"/>
              </w:rPr>
              <w:t>474</w:t>
            </w:r>
          </w:p>
        </w:tc>
        <w:tc>
          <w:tcPr>
            <w:tcW w:w="158" w:type="dxa"/>
            <w:vAlign w:val="center"/>
          </w:tcPr>
          <w:p w:rsidR="00B250EB" w:rsidRPr="00970B25" w:rsidRDefault="00B250EB" w:rsidP="00970B2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B250EB" w:rsidRPr="00970B25" w:rsidRDefault="00B250EB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970B25">
              <w:rPr>
                <w:rFonts w:ascii="Cambria" w:eastAsiaTheme="majorEastAsia" w:hAnsi="Cambria" w:cs="Calibri"/>
                <w:bCs/>
                <w:color w:val="000000"/>
              </w:rPr>
              <w:t>474</w:t>
            </w:r>
          </w:p>
        </w:tc>
      </w:tr>
    </w:tbl>
    <w:p w:rsidR="007F07CA" w:rsidRPr="00E8776B" w:rsidRDefault="007F07CA" w:rsidP="007F07CA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7F07CA" w:rsidRDefault="007F07CA" w:rsidP="007F07CA">
      <w:pPr>
        <w:jc w:val="center"/>
        <w:rPr>
          <w:b/>
        </w:rPr>
      </w:pPr>
    </w:p>
    <w:p w:rsidR="007F07CA" w:rsidRDefault="007F07CA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970B25" w:rsidRDefault="00970B25" w:rsidP="00970B25">
      <w:pPr>
        <w:jc w:val="center"/>
        <w:rPr>
          <w:b/>
        </w:rPr>
      </w:pPr>
      <w:r>
        <w:rPr>
          <w:b/>
        </w:rPr>
        <w:lastRenderedPageBreak/>
        <w:t xml:space="preserve">Table A-21: Heckman Selection Models of Executive Nominations and Nominee Ideology (Omitting </w:t>
      </w:r>
      <w:r>
        <w:rPr>
          <w:b/>
          <w:i/>
        </w:rPr>
        <w:t xml:space="preserve">Tier </w:t>
      </w:r>
      <w:r w:rsidR="006A3C95">
        <w:rPr>
          <w:b/>
          <w:i/>
        </w:rPr>
        <w:t>Three</w:t>
      </w:r>
      <w:r>
        <w:rPr>
          <w:b/>
          <w:i/>
        </w:rPr>
        <w:t xml:space="preserve"> </w:t>
      </w:r>
      <w:r>
        <w:rPr>
          <w:b/>
        </w:rPr>
        <w:t>Position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970B25" w:rsidRPr="00275249" w:rsidTr="00970B25">
        <w:trPr>
          <w:trHeight w:val="600"/>
        </w:trPr>
        <w:tc>
          <w:tcPr>
            <w:tcW w:w="3150" w:type="dxa"/>
          </w:tcPr>
          <w:p w:rsidR="00970B25" w:rsidRPr="00275249" w:rsidRDefault="00970B25" w:rsidP="00970B2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970B25" w:rsidRPr="00275249" w:rsidRDefault="00970B25" w:rsidP="00970B2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970B25" w:rsidRPr="00275249" w:rsidRDefault="00970B25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970B25" w:rsidRPr="00275249" w:rsidRDefault="00970B25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970B25" w:rsidRPr="00275249" w:rsidRDefault="00970B25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970B25" w:rsidRPr="00275249" w:rsidTr="00970B25">
        <w:trPr>
          <w:trHeight w:val="300"/>
        </w:trPr>
        <w:tc>
          <w:tcPr>
            <w:tcW w:w="3150" w:type="dxa"/>
          </w:tcPr>
          <w:p w:rsidR="00970B25" w:rsidRPr="00275249" w:rsidRDefault="00970B25" w:rsidP="00970B2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970B25" w:rsidRPr="00275249" w:rsidRDefault="00970B25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970B25" w:rsidRPr="00275249" w:rsidRDefault="00970B25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70B25" w:rsidRPr="00275249" w:rsidRDefault="00970B25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275249">
              <w:rPr>
                <w:rFonts w:ascii="Cambria" w:hAnsi="Cambria"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275249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120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142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043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-0.062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52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044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064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87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044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275249">
              <w:rPr>
                <w:rFonts w:ascii="Cambria" w:hAnsi="Cambria"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275249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183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182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-0.344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59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-0.118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70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-0.341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59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0.199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114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-0.34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275249">
              <w:rPr>
                <w:rFonts w:ascii="Cambria" w:hAnsi="Cambria" w:cs="Calibri"/>
                <w:b/>
                <w:color w:val="000000"/>
              </w:rPr>
              <w:t>(0.059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2.249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971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1.06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38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379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339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1.055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40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2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525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1.061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39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3.834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9.234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8.73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622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462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2.735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8.715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626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887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4.015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8.737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624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8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-Filibuster Distance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2.730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6.236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5.900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090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319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827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5.887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093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631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2.702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5.902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1.092)</w:t>
            </w:r>
          </w:p>
        </w:tc>
      </w:tr>
      <w:tr w:rsidR="00275249" w:rsidRPr="00275249" w:rsidTr="00970B25">
        <w:trPr>
          <w:trHeight w:val="6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Tier One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373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543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655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0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17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655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47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95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65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01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0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8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4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2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4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07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4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335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37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57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30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5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216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84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5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242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48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6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0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72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9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6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0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23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52)</w:t>
            </w: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6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0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Daily Workload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3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Pending Nominations</w:t>
            </w:r>
          </w:p>
          <w:p w:rsidR="00275249" w:rsidRPr="00275249" w:rsidRDefault="00275249" w:rsidP="002752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03*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31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6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38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3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3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3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7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1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7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3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7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62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85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62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87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164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86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53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0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5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92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054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87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39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4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41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39*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2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00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00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1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01*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1)</w:t>
            </w:r>
          </w:p>
        </w:tc>
      </w:tr>
      <w:tr w:rsidR="00275249" w:rsidRPr="00275249" w:rsidTr="00970B25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275249" w:rsidRPr="00275249" w:rsidTr="00970B25">
        <w:trPr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275249" w:rsidRPr="00275249" w:rsidRDefault="00275249" w:rsidP="00275249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10728" w:type="dxa"/>
            <w:gridSpan w:val="9"/>
            <w:vAlign w:val="center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275249" w:rsidRPr="00275249" w:rsidTr="00970B25">
        <w:trPr>
          <w:trHeight w:val="600"/>
        </w:trPr>
        <w:tc>
          <w:tcPr>
            <w:tcW w:w="3150" w:type="dxa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275249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275249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10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5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19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9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1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59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proofErr w:type="spellStart"/>
            <w:r w:rsidRPr="00275249">
              <w:rPr>
                <w:rFonts w:ascii="Cambria" w:hAnsi="Cambria" w:cs="Calibri"/>
                <w:color w:val="000000"/>
              </w:rPr>
              <w:t>Nondepartmental</w:t>
            </w:r>
            <w:proofErr w:type="spellEnd"/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</w:t>
            </w:r>
          </w:p>
          <w:p w:rsidR="00275249" w:rsidRPr="00275249" w:rsidRDefault="00275249" w:rsidP="00275249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218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434)</w:t>
            </w: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246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400)</w:t>
            </w: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265</w:t>
            </w:r>
          </w:p>
          <w:p w:rsidR="00275249" w:rsidRPr="00275249" w:rsidRDefault="00275249" w:rsidP="00275249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425)</w:t>
            </w:r>
          </w:p>
        </w:tc>
      </w:tr>
      <w:tr w:rsidR="00275249" w:rsidRPr="00275249" w:rsidTr="00970B25">
        <w:trPr>
          <w:trHeight w:val="300"/>
        </w:trPr>
        <w:tc>
          <w:tcPr>
            <w:tcW w:w="3150" w:type="dxa"/>
            <w:vMerge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275249" w:rsidRPr="00275249" w:rsidRDefault="00275249" w:rsidP="00275249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3.664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4.045)</w:t>
            </w:r>
          </w:p>
        </w:tc>
        <w:tc>
          <w:tcPr>
            <w:tcW w:w="1191" w:type="dxa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4.770***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384)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-0.611</w:t>
            </w:r>
          </w:p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(0.747)</w:t>
            </w:r>
          </w:p>
        </w:tc>
        <w:tc>
          <w:tcPr>
            <w:tcW w:w="1191" w:type="dxa"/>
            <w:vMerge w:val="restart"/>
            <w:vAlign w:val="bottom"/>
          </w:tcPr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-4.756***</w:t>
            </w:r>
          </w:p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(0.386)</w:t>
            </w:r>
          </w:p>
        </w:tc>
        <w:tc>
          <w:tcPr>
            <w:tcW w:w="158" w:type="dxa"/>
            <w:vAlign w:val="center"/>
          </w:tcPr>
          <w:p w:rsidR="0077497D" w:rsidRPr="0077497D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0.049</w:t>
            </w:r>
          </w:p>
          <w:p w:rsidR="0077497D" w:rsidRPr="0077497D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77497D">
              <w:rPr>
                <w:rFonts w:ascii="Cambria" w:hAnsi="Cambria" w:cs="Calibri"/>
                <w:color w:val="000000"/>
              </w:rPr>
              <w:t>(1.138)</w:t>
            </w:r>
          </w:p>
        </w:tc>
        <w:tc>
          <w:tcPr>
            <w:tcW w:w="1191" w:type="dxa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4.767***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385)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77497D" w:rsidRPr="00275249" w:rsidRDefault="0077497D" w:rsidP="0077497D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77497D" w:rsidRPr="00275249" w:rsidRDefault="0077497D" w:rsidP="0077497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318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703)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093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53)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97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249)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/>
          </w:tcPr>
          <w:p w:rsidR="0077497D" w:rsidRPr="00275249" w:rsidRDefault="0077497D" w:rsidP="0077497D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 w:val="restart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proofErr w:type="gramStart"/>
            <w:r w:rsidRPr="00275249">
              <w:rPr>
                <w:rFonts w:ascii="Cambria" w:hAnsi="Cambria"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275249">
              <w:rPr>
                <w:rFonts w:ascii="Cambria" w:hAnsi="Cambria"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0.350*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97)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542***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121)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0.120*</w:t>
            </w:r>
          </w:p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(0.069)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  <w:vMerge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25.140***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17.494**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15.637*</w:t>
            </w:r>
          </w:p>
        </w:tc>
      </w:tr>
      <w:tr w:rsidR="0077497D" w:rsidRPr="00275249" w:rsidTr="00D85262">
        <w:trPr>
          <w:trHeight w:val="300"/>
        </w:trPr>
        <w:tc>
          <w:tcPr>
            <w:tcW w:w="3150" w:type="dxa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6830.092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6134.320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6468.379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3230.920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2883.034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-3050.063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99496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99496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77497D" w:rsidRPr="00275249" w:rsidRDefault="0077497D" w:rsidP="0077497D">
            <w:pPr>
              <w:jc w:val="center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99496</w:t>
            </w:r>
          </w:p>
        </w:tc>
      </w:tr>
      <w:tr w:rsidR="0077497D" w:rsidRPr="00275249" w:rsidTr="00970B25">
        <w:trPr>
          <w:trHeight w:val="300"/>
        </w:trPr>
        <w:tc>
          <w:tcPr>
            <w:tcW w:w="3150" w:type="dxa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409</w:t>
            </w:r>
          </w:p>
        </w:tc>
        <w:tc>
          <w:tcPr>
            <w:tcW w:w="154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409</w:t>
            </w:r>
          </w:p>
        </w:tc>
        <w:tc>
          <w:tcPr>
            <w:tcW w:w="158" w:type="dxa"/>
            <w:vAlign w:val="center"/>
          </w:tcPr>
          <w:p w:rsidR="0077497D" w:rsidRPr="00275249" w:rsidRDefault="0077497D" w:rsidP="0077497D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77497D" w:rsidRPr="00275249" w:rsidRDefault="0077497D" w:rsidP="0077497D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275249">
              <w:rPr>
                <w:rFonts w:ascii="Cambria" w:eastAsiaTheme="majorEastAsia" w:hAnsi="Cambria" w:cs="Calibri"/>
                <w:bCs/>
                <w:color w:val="000000"/>
              </w:rPr>
              <w:t>409</w:t>
            </w:r>
          </w:p>
        </w:tc>
      </w:tr>
    </w:tbl>
    <w:p w:rsidR="00970B25" w:rsidRPr="00E8776B" w:rsidRDefault="00970B25" w:rsidP="00970B25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970B25" w:rsidRDefault="00970B25" w:rsidP="00970B25">
      <w:pPr>
        <w:jc w:val="center"/>
        <w:rPr>
          <w:b/>
        </w:rPr>
      </w:pPr>
    </w:p>
    <w:p w:rsidR="00970B25" w:rsidRDefault="00970B25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FE5F5B" w:rsidRDefault="00FE5F5B" w:rsidP="00FE5F5B">
      <w:pPr>
        <w:jc w:val="center"/>
        <w:rPr>
          <w:b/>
        </w:rPr>
      </w:pPr>
      <w:r>
        <w:rPr>
          <w:b/>
        </w:rPr>
        <w:lastRenderedPageBreak/>
        <w:t>Table A-22: Heckman Selection Models of Executive Nominations and Nominee Ideology (</w:t>
      </w:r>
      <w:r w:rsidR="004036DD">
        <w:rPr>
          <w:b/>
        </w:rPr>
        <w:t>Only</w:t>
      </w:r>
      <w:r>
        <w:rPr>
          <w:b/>
        </w:rPr>
        <w:t xml:space="preserve"> </w:t>
      </w:r>
      <w:r>
        <w:rPr>
          <w:b/>
          <w:i/>
        </w:rPr>
        <w:t xml:space="preserve">Tier Three </w:t>
      </w:r>
      <w:r>
        <w:rPr>
          <w:b/>
        </w:rPr>
        <w:t>Positions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FE5F5B" w:rsidRPr="00275249" w:rsidTr="00A7726B">
        <w:trPr>
          <w:trHeight w:val="600"/>
        </w:trPr>
        <w:tc>
          <w:tcPr>
            <w:tcW w:w="3150" w:type="dxa"/>
          </w:tcPr>
          <w:p w:rsidR="00FE5F5B" w:rsidRPr="00275249" w:rsidRDefault="00FE5F5B" w:rsidP="00A7726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FE5F5B" w:rsidRPr="00275249" w:rsidRDefault="00FE5F5B" w:rsidP="00A7726B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FE5F5B" w:rsidRPr="00921B45" w:rsidRDefault="00FE5F5B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FE5F5B" w:rsidRPr="00921B45" w:rsidRDefault="00FE5F5B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FE5F5B" w:rsidRPr="00921B45" w:rsidRDefault="00FE5F5B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FE5F5B" w:rsidRPr="00275249" w:rsidTr="00A7726B">
        <w:trPr>
          <w:trHeight w:val="300"/>
        </w:trPr>
        <w:tc>
          <w:tcPr>
            <w:tcW w:w="3150" w:type="dxa"/>
          </w:tcPr>
          <w:p w:rsidR="00FE5F5B" w:rsidRPr="00275249" w:rsidRDefault="00FE5F5B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FE5F5B" w:rsidRPr="00921B45" w:rsidRDefault="00FE5F5B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FE5F5B" w:rsidRPr="00921B45" w:rsidRDefault="00FE5F5B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FE5F5B" w:rsidRPr="00921B45" w:rsidRDefault="00FE5F5B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921B45" w:rsidRPr="00921B45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21B45">
              <w:rPr>
                <w:rFonts w:ascii="Cambria" w:hAnsi="Cambria"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21B45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0.13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87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06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04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061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0.06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56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061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14)</w:t>
            </w:r>
          </w:p>
        </w:tc>
      </w:tr>
      <w:tr w:rsidR="00921B45" w:rsidRPr="00921B45" w:rsidTr="00A7726B">
        <w:trPr>
          <w:trHeight w:val="300"/>
        </w:trPr>
        <w:tc>
          <w:tcPr>
            <w:tcW w:w="3150" w:type="dxa"/>
            <w:vMerge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21B45" w:rsidRPr="00921B45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21B45">
              <w:rPr>
                <w:rFonts w:ascii="Cambria" w:hAnsi="Cambria" w:cs="Calibri"/>
                <w:b/>
                <w:bCs/>
                <w:color w:val="000000"/>
              </w:rPr>
              <w:t xml:space="preserve">Year in Congress                                                                               </w:t>
            </w:r>
          </w:p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b/>
                <w:bCs/>
                <w:color w:val="000000"/>
              </w:rPr>
            </w:pPr>
            <w:r w:rsidRPr="00921B45">
              <w:rPr>
                <w:rFonts w:ascii="Cambria" w:hAnsi="Cambria"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0.292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158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45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55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08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76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45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55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0.162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108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-0.453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921B45">
              <w:rPr>
                <w:rFonts w:ascii="Cambria" w:hAnsi="Cambria" w:cs="Calibri"/>
                <w:b/>
                <w:color w:val="000000"/>
              </w:rPr>
              <w:t>(0.055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3.417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1.013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877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22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7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328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878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21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66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557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878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21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7.45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8.357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8.198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1.400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3.42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3.498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8.19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1.403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2.85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4.143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8.20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1.402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8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-Filibuster Distance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x Divided Government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5.07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5.577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5.508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942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2.41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2.364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5.50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943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2.001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2.783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5.51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943)</w:t>
            </w:r>
          </w:p>
        </w:tc>
      </w:tr>
      <w:tr w:rsidR="00921B45" w:rsidRPr="00275249" w:rsidTr="0077497D">
        <w:trPr>
          <w:trHeight w:val="242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0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8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3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1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3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05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5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3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8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41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103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37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5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50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103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37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00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1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103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37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President's First Term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45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66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32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58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1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2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31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58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13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56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31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58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Daily Workload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31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3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3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3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Pending Nominations</w:t>
            </w:r>
          </w:p>
          <w:p w:rsidR="00921B45" w:rsidRPr="00275249" w:rsidRDefault="00921B45" w:rsidP="00921B45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05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2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5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3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0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3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0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61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2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50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0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49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0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23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4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242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7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241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7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Labor         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86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3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86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3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85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34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57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1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6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0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61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0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96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4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95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4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95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3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46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82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5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9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5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9)</w:t>
            </w:r>
          </w:p>
        </w:tc>
      </w:tr>
      <w:tr w:rsidR="00921B45" w:rsidRPr="00275249" w:rsidTr="00A7726B">
        <w:trPr>
          <w:trHeight w:val="260"/>
        </w:trPr>
        <w:tc>
          <w:tcPr>
            <w:tcW w:w="10728" w:type="dxa"/>
            <w:gridSpan w:val="9"/>
            <w:tcBorders>
              <w:bottom w:val="nil"/>
            </w:tcBorders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921B45" w:rsidRPr="00275249" w:rsidTr="00A7726B">
        <w:trPr>
          <w:trHeight w:val="300"/>
        </w:trPr>
        <w:tc>
          <w:tcPr>
            <w:tcW w:w="10728" w:type="dxa"/>
            <w:gridSpan w:val="9"/>
            <w:tcBorders>
              <w:top w:val="nil"/>
            </w:tcBorders>
          </w:tcPr>
          <w:p w:rsidR="00921B45" w:rsidRPr="00921B45" w:rsidRDefault="00921B45" w:rsidP="00921B45">
            <w:pPr>
              <w:widowControl w:val="0"/>
              <w:tabs>
                <w:tab w:val="left" w:pos="368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10728" w:type="dxa"/>
            <w:gridSpan w:val="9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921B45" w:rsidRPr="00275249" w:rsidTr="00A7726B">
        <w:trPr>
          <w:trHeight w:val="600"/>
        </w:trPr>
        <w:tc>
          <w:tcPr>
            <w:tcW w:w="3150" w:type="dxa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i/>
                <w:iCs/>
                <w:color w:val="000000"/>
              </w:rPr>
            </w:pPr>
            <w:r w:rsidRPr="00921B45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7"/>
              <w:rPr>
                <w:rFonts w:ascii="Cambria" w:eastAsiaTheme="majorEastAsia" w:hAnsi="Cambria" w:cs="Calibri"/>
                <w:b/>
                <w:bCs/>
                <w:color w:val="000000"/>
                <w:u w:val="single"/>
              </w:rPr>
            </w:pPr>
            <w:r w:rsidRPr="00921B45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proofErr w:type="spellStart"/>
            <w:r w:rsidRPr="00275249">
              <w:rPr>
                <w:rFonts w:ascii="Cambria" w:hAnsi="Cambria" w:cs="Calibri"/>
                <w:color w:val="000000"/>
              </w:rPr>
              <w:t>Nondepartmental</w:t>
            </w:r>
            <w:proofErr w:type="spellEnd"/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9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8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04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4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05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73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5.103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3.851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4.573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346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010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641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4.569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346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1.33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1.147)</w:t>
            </w:r>
          </w:p>
        </w:tc>
        <w:tc>
          <w:tcPr>
            <w:tcW w:w="1191" w:type="dxa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4.571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345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1257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keepNext/>
              <w:keepLines/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921B45" w:rsidRPr="00275249" w:rsidRDefault="00921B45" w:rsidP="00921B45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431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651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130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193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148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26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 w:val="restart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proofErr w:type="gramStart"/>
            <w:r w:rsidRPr="00275249">
              <w:rPr>
                <w:rFonts w:ascii="Cambria" w:hAnsi="Cambria"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275249">
              <w:rPr>
                <w:rFonts w:ascii="Cambria" w:hAnsi="Cambria"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0.441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247)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380***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90)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0.036</w:t>
            </w:r>
          </w:p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(0.052)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  <w:vMerge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49.736***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9.333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11.552</w:t>
            </w:r>
          </w:p>
        </w:tc>
      </w:tr>
      <w:tr w:rsidR="00921B45" w:rsidRPr="00275249" w:rsidTr="00921B45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center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7713.496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7055.017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7356.073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3676.735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3347.496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-3498.024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162893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162893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921B45" w:rsidRPr="00921B45" w:rsidRDefault="00921B45" w:rsidP="00921B45">
            <w:pPr>
              <w:jc w:val="center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162893</w:t>
            </w:r>
          </w:p>
        </w:tc>
      </w:tr>
      <w:tr w:rsidR="00921B45" w:rsidRPr="00275249" w:rsidTr="00A7726B">
        <w:trPr>
          <w:trHeight w:val="300"/>
        </w:trPr>
        <w:tc>
          <w:tcPr>
            <w:tcW w:w="3150" w:type="dxa"/>
          </w:tcPr>
          <w:p w:rsidR="00921B45" w:rsidRPr="00275249" w:rsidRDefault="00921B45" w:rsidP="00921B45">
            <w:pPr>
              <w:widowControl w:val="0"/>
              <w:autoSpaceDE w:val="0"/>
              <w:autoSpaceDN w:val="0"/>
              <w:adjustRightInd w:val="0"/>
              <w:rPr>
                <w:rFonts w:ascii="Cambria" w:hAnsi="Cambria" w:cs="Calibri"/>
                <w:color w:val="000000"/>
              </w:rPr>
            </w:pPr>
            <w:r w:rsidRPr="00275249">
              <w:rPr>
                <w:rFonts w:ascii="Cambria" w:hAnsi="Cambria"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440</w:t>
            </w:r>
          </w:p>
        </w:tc>
        <w:tc>
          <w:tcPr>
            <w:tcW w:w="154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921B45">
              <w:rPr>
                <w:rFonts w:ascii="Cambria" w:hAnsi="Cambria" w:cs="Calibri"/>
                <w:color w:val="000000"/>
              </w:rPr>
              <w:t>440</w:t>
            </w:r>
          </w:p>
        </w:tc>
        <w:tc>
          <w:tcPr>
            <w:tcW w:w="158" w:type="dxa"/>
            <w:vAlign w:val="center"/>
          </w:tcPr>
          <w:p w:rsidR="00921B45" w:rsidRPr="00921B45" w:rsidRDefault="00921B45" w:rsidP="00921B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highlight w:val="cyan"/>
              </w:rPr>
            </w:pPr>
          </w:p>
        </w:tc>
        <w:tc>
          <w:tcPr>
            <w:tcW w:w="2448" w:type="dxa"/>
            <w:gridSpan w:val="2"/>
            <w:vAlign w:val="center"/>
          </w:tcPr>
          <w:p w:rsidR="00921B45" w:rsidRPr="00921B45" w:rsidRDefault="00921B45" w:rsidP="00921B45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Cs/>
                <w:color w:val="000000"/>
              </w:rPr>
            </w:pPr>
            <w:r w:rsidRPr="00921B45">
              <w:rPr>
                <w:rFonts w:ascii="Cambria" w:eastAsiaTheme="majorEastAsia" w:hAnsi="Cambria" w:cs="Calibri"/>
                <w:bCs/>
                <w:color w:val="000000"/>
              </w:rPr>
              <w:t>400</w:t>
            </w:r>
          </w:p>
        </w:tc>
      </w:tr>
    </w:tbl>
    <w:p w:rsidR="00FE5F5B" w:rsidRPr="00E8776B" w:rsidRDefault="00FE5F5B" w:rsidP="00FE5F5B">
      <w:pPr>
        <w:ind w:left="-630"/>
      </w:pPr>
      <w:r w:rsidRPr="00E8776B">
        <w:rPr>
          <w:i/>
        </w:rPr>
        <w:t>Note</w:t>
      </w:r>
      <w:r>
        <w:t xml:space="preserve">: </w:t>
      </w:r>
      <w:r w:rsidRPr="00E8776B">
        <w:t>Standard</w:t>
      </w:r>
      <w:r>
        <w:t xml:space="preserve"> errors clustered on vacancy-attempt in parentheses. Two-tailed tests: *** </w:t>
      </w:r>
      <w:r>
        <w:rPr>
          <w:i/>
        </w:rPr>
        <w:t xml:space="preserve">p </w:t>
      </w:r>
      <w:r>
        <w:t xml:space="preserve">&lt; 0.01; ** </w:t>
      </w:r>
      <w:r>
        <w:rPr>
          <w:i/>
        </w:rPr>
        <w:t>p</w:t>
      </w:r>
      <w:r>
        <w:t xml:space="preserve"> &lt; 0.05 * </w:t>
      </w:r>
      <w:r>
        <w:rPr>
          <w:i/>
        </w:rPr>
        <w:t>p</w:t>
      </w:r>
      <w:r>
        <w:t xml:space="preserve"> &lt; 0.1</w:t>
      </w:r>
    </w:p>
    <w:p w:rsidR="00FE5F5B" w:rsidRDefault="00FE5F5B" w:rsidP="00FE5F5B">
      <w:pPr>
        <w:jc w:val="center"/>
        <w:rPr>
          <w:b/>
        </w:rPr>
      </w:pPr>
    </w:p>
    <w:p w:rsidR="00FE5F5B" w:rsidRDefault="00FE5F5B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FB4ED8" w:rsidRDefault="00FB4ED8" w:rsidP="009E6254">
      <w:pPr>
        <w:jc w:val="center"/>
        <w:rPr>
          <w:b/>
        </w:rPr>
      </w:pPr>
    </w:p>
    <w:p w:rsidR="00FB4ED8" w:rsidRDefault="00FB4ED8" w:rsidP="009E6254">
      <w:pPr>
        <w:jc w:val="center"/>
        <w:rPr>
          <w:b/>
        </w:rPr>
      </w:pPr>
    </w:p>
    <w:p w:rsidR="00FB4ED8" w:rsidRPr="009F15E9" w:rsidRDefault="00FB4ED8" w:rsidP="00FB4ED8">
      <w:pPr>
        <w:jc w:val="center"/>
        <w:rPr>
          <w:b/>
        </w:rPr>
      </w:pPr>
      <w:r>
        <w:rPr>
          <w:b/>
        </w:rPr>
        <w:lastRenderedPageBreak/>
        <w:t xml:space="preserve">Table A-23a: Heckman Selection Models of Executive Nominations and Nominee Ideology (With Interactions between </w:t>
      </w:r>
      <w:r>
        <w:rPr>
          <w:b/>
          <w:i/>
        </w:rPr>
        <w:t xml:space="preserve">Year in Administration </w:t>
      </w:r>
      <w:r>
        <w:rPr>
          <w:b/>
        </w:rPr>
        <w:t xml:space="preserve">and </w:t>
      </w:r>
      <w:r>
        <w:rPr>
          <w:b/>
          <w:i/>
        </w:rPr>
        <w:t>Year in Congress/Year in Vacancy</w:t>
      </w:r>
      <w:r>
        <w:rPr>
          <w:b/>
        </w:rPr>
        <w:t>)</w:t>
      </w:r>
    </w:p>
    <w:tbl>
      <w:tblPr>
        <w:tblW w:w="10728" w:type="dxa"/>
        <w:tblInd w:w="-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5"/>
        <w:gridCol w:w="1191"/>
        <w:gridCol w:w="154"/>
        <w:gridCol w:w="1261"/>
        <w:gridCol w:w="1191"/>
        <w:gridCol w:w="158"/>
        <w:gridCol w:w="1257"/>
        <w:gridCol w:w="1191"/>
      </w:tblGrid>
      <w:tr w:rsidR="00FB4ED8" w:rsidRPr="00EF3796" w:rsidTr="00A7726B">
        <w:trPr>
          <w:trHeight w:val="600"/>
        </w:trPr>
        <w:tc>
          <w:tcPr>
            <w:tcW w:w="3150" w:type="dxa"/>
          </w:tcPr>
          <w:p w:rsidR="00FB4ED8" w:rsidRDefault="00FB4ED8" w:rsidP="00FB4ED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FB4ED8" w:rsidRPr="009F15E9" w:rsidRDefault="00FB4ED8" w:rsidP="00FB4ED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FB4ED8" w:rsidRPr="00EF3796" w:rsidTr="00A7726B">
        <w:trPr>
          <w:trHeight w:val="300"/>
        </w:trPr>
        <w:tc>
          <w:tcPr>
            <w:tcW w:w="3150" w:type="dxa"/>
          </w:tcPr>
          <w:p w:rsidR="00FB4ED8" w:rsidRPr="009F15E9" w:rsidRDefault="00FB4ED8" w:rsidP="00FB4ED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FB4ED8" w:rsidRPr="00545618" w:rsidRDefault="00FB4ED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545618">
              <w:rPr>
                <w:rFonts w:cs="Calibri"/>
                <w:b/>
                <w:bCs/>
                <w:color w:val="000000"/>
              </w:rPr>
              <w:t xml:space="preserve">Year in Vacancy                                                                                </w:t>
            </w:r>
          </w:p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545618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192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97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2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69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38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2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126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65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2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23)</w:t>
            </w: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545618">
              <w:rPr>
                <w:rFonts w:cs="Calibri"/>
                <w:b/>
                <w:bCs/>
                <w:color w:val="000000"/>
              </w:rPr>
              <w:t>Year in Congress</w:t>
            </w:r>
          </w:p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/>
                <w:bCs/>
                <w:color w:val="000000"/>
              </w:rPr>
            </w:pPr>
            <w:r w:rsidRPr="00545618">
              <w:rPr>
                <w:rFonts w:cs="Calibri"/>
                <w:b/>
                <w:bCs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22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235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443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84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9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11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475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78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305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162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476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79)</w:t>
            </w: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bCs/>
                <w:color w:val="000000"/>
              </w:rPr>
            </w:pP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30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5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12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2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0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7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11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38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7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11)</w:t>
            </w: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545618">
              <w:rPr>
                <w:rFonts w:cs="Calibri"/>
                <w:b/>
                <w:color w:val="000000"/>
              </w:rPr>
              <w:t>Year in Vacancy x Year in Administration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18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26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0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06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01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1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0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06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30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17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0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06)</w:t>
            </w: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</w:tr>
      <w:tr w:rsidR="00545618" w:rsidRPr="00545618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  <w:r w:rsidRPr="00545618">
              <w:rPr>
                <w:rFonts w:cs="Calibri"/>
                <w:b/>
                <w:color w:val="000000"/>
              </w:rPr>
              <w:t>Year in Congress x Year in Administration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08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48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025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12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00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25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028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11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-0.03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3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0.028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b/>
                <w:color w:val="000000"/>
              </w:rPr>
            </w:pPr>
            <w:r w:rsidRPr="00545618">
              <w:rPr>
                <w:rFonts w:ascii="Cambria" w:hAnsi="Cambria" w:cs="Calibri"/>
                <w:b/>
                <w:color w:val="000000"/>
              </w:rPr>
              <w:t>(0.011)</w:t>
            </w:r>
          </w:p>
        </w:tc>
      </w:tr>
      <w:tr w:rsidR="00545618" w:rsidRPr="00AE352D" w:rsidTr="00A8267F">
        <w:trPr>
          <w:trHeight w:val="300"/>
        </w:trPr>
        <w:tc>
          <w:tcPr>
            <w:tcW w:w="3150" w:type="dxa"/>
            <w:vMerge/>
          </w:tcPr>
          <w:p w:rsidR="00545618" w:rsidRPr="00360AAA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b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b/>
                <w:color w:val="000000"/>
              </w:rPr>
            </w:pP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-Filibuster Distance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3.250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531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219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28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10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238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29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467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32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238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29)</w:t>
            </w: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Divided Government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8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40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9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6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93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43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80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93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545618" w:rsidRPr="00EF3796" w:rsidTr="00A8267F">
        <w:trPr>
          <w:trHeight w:val="6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A8267F">
        <w:trPr>
          <w:trHeight w:val="9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Presidential Approval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1.102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496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706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01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8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04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702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02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67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91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702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02)</w:t>
            </w:r>
          </w:p>
        </w:tc>
      </w:tr>
      <w:tr w:rsidR="00545618" w:rsidRPr="00EF3796" w:rsidTr="00A8267F">
        <w:trPr>
          <w:trHeight w:val="9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AE352D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AE352D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One</w:t>
            </w:r>
          </w:p>
          <w:p w:rsidR="00545618" w:rsidRPr="00AE352D" w:rsidRDefault="00545618" w:rsidP="00545618">
            <w:pPr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57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35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25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49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9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18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6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67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18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29)</w:t>
            </w:r>
          </w:p>
        </w:tc>
      </w:tr>
      <w:tr w:rsidR="00545618" w:rsidRPr="00AE352D" w:rsidTr="00A8267F">
        <w:trPr>
          <w:trHeight w:val="300"/>
        </w:trPr>
        <w:tc>
          <w:tcPr>
            <w:tcW w:w="3150" w:type="dxa"/>
            <w:vMerge/>
          </w:tcPr>
          <w:p w:rsidR="00545618" w:rsidRPr="00AE352D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AE352D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AE352D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>Tier Two</w:t>
            </w:r>
          </w:p>
          <w:p w:rsidR="00545618" w:rsidRPr="00AE352D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AE352D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0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6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1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3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4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0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1)</w:t>
            </w:r>
          </w:p>
        </w:tc>
      </w:tr>
      <w:tr w:rsidR="00545618" w:rsidRPr="00AE352D" w:rsidTr="00A8267F">
        <w:trPr>
          <w:trHeight w:val="300"/>
        </w:trPr>
        <w:tc>
          <w:tcPr>
            <w:tcW w:w="3150" w:type="dxa"/>
            <w:vMerge/>
          </w:tcPr>
          <w:p w:rsidR="00545618" w:rsidRPr="00AE352D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A8267F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omination Attempt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262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16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98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35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87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34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0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35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41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0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35)</w:t>
            </w:r>
          </w:p>
        </w:tc>
      </w:tr>
      <w:tr w:rsidR="00545618" w:rsidRPr="00EF3796" w:rsidTr="00A8267F">
        <w:trPr>
          <w:trHeight w:val="134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411807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Daily</w:t>
            </w:r>
            <w:r w:rsidRPr="009F15E9">
              <w:rPr>
                <w:rFonts w:cs="Calibri"/>
                <w:color w:val="000000"/>
              </w:rPr>
              <w:t xml:space="preserve"> Workload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29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3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32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2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3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2)</w:t>
            </w:r>
          </w:p>
        </w:tc>
      </w:tr>
      <w:tr w:rsidR="00545618" w:rsidRPr="00EF3796" w:rsidTr="00411807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411807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Pending Nominations</w:t>
            </w:r>
          </w:p>
          <w:p w:rsidR="00545618" w:rsidRPr="009F15E9" w:rsidRDefault="00545618" w:rsidP="00545618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04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04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0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04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00)</w:t>
            </w:r>
          </w:p>
        </w:tc>
      </w:tr>
      <w:tr w:rsidR="00545618" w:rsidRPr="00EF3796" w:rsidTr="00411807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griculture   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4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7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42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62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04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62)</w:t>
            </w: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mmerce      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1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1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2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6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2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6)</w:t>
            </w: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Justice       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18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7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60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3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59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3)</w:t>
            </w: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Labor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73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16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71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18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70)</w:t>
            </w:r>
          </w:p>
        </w:tc>
      </w:tr>
      <w:tr w:rsidR="00545618" w:rsidRPr="00EF3796" w:rsidTr="00B01F61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eastAsiaTheme="majorEastAs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A7726B">
        <w:trPr>
          <w:trHeight w:val="197"/>
        </w:trPr>
        <w:tc>
          <w:tcPr>
            <w:tcW w:w="10728" w:type="dxa"/>
            <w:gridSpan w:val="9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Continued on Next Page</w:t>
            </w:r>
          </w:p>
        </w:tc>
      </w:tr>
      <w:tr w:rsidR="00545618" w:rsidRPr="00EF3796" w:rsidTr="00A7726B">
        <w:trPr>
          <w:trHeight w:val="300"/>
        </w:trPr>
        <w:tc>
          <w:tcPr>
            <w:tcW w:w="10728" w:type="dxa"/>
            <w:gridSpan w:val="9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lastRenderedPageBreak/>
              <w:t>Continued from Previous Page</w:t>
            </w:r>
          </w:p>
        </w:tc>
      </w:tr>
      <w:tr w:rsidR="00545618" w:rsidRPr="0019082C" w:rsidTr="00A7726B">
        <w:trPr>
          <w:trHeight w:val="600"/>
        </w:trPr>
        <w:tc>
          <w:tcPr>
            <w:tcW w:w="3150" w:type="dxa"/>
          </w:tcPr>
          <w:p w:rsidR="00545618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545618" w:rsidRPr="0019082C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Logged President-Nominee Divergence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Logged Filibuster-Nominee Divergence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i/>
                <w:iCs/>
                <w:color w:val="000000"/>
              </w:rPr>
            </w:pPr>
            <w:r w:rsidRPr="00545618">
              <w:rPr>
                <w:rFonts w:ascii="Cambria" w:hAnsi="Cambria" w:cs="Calibri"/>
                <w:i/>
                <w:iCs/>
                <w:color w:val="000000"/>
              </w:rPr>
              <w:t>Relative Divergence</w:t>
            </w:r>
          </w:p>
        </w:tc>
      </w:tr>
      <w:tr w:rsidR="00545618" w:rsidRPr="0019082C" w:rsidTr="00A7726B">
        <w:trPr>
          <w:trHeight w:val="300"/>
        </w:trPr>
        <w:tc>
          <w:tcPr>
            <w:tcW w:w="3150" w:type="dxa"/>
          </w:tcPr>
          <w:p w:rsidR="00545618" w:rsidRPr="0019082C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19082C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Outcome</w:t>
            </w:r>
          </w:p>
        </w:tc>
        <w:tc>
          <w:tcPr>
            <w:tcW w:w="1191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  <w:u w:val="single"/>
              </w:rPr>
              <w:t>Selection</w:t>
            </w: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National Security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9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5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94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8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95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8)</w:t>
            </w: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Social Welfare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29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50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7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5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7)</w:t>
            </w: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Infrastructure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41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2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39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6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39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6)</w:t>
            </w: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proofErr w:type="spellStart"/>
            <w:r w:rsidRPr="009F15E9">
              <w:rPr>
                <w:rFonts w:cs="Calibri"/>
                <w:color w:val="000000"/>
              </w:rPr>
              <w:t>Nondepartmental</w:t>
            </w:r>
            <w:proofErr w:type="spellEnd"/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47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1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5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2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76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51)</w:t>
            </w:r>
          </w:p>
        </w:tc>
      </w:tr>
      <w:tr w:rsidR="00545618" w:rsidRPr="00EF3796" w:rsidTr="005143FB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E20E1A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Constant                                                                                       </w:t>
            </w:r>
          </w:p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5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1.763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2.415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3.214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20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12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421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3.247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21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91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686)</w:t>
            </w:r>
          </w:p>
        </w:tc>
        <w:tc>
          <w:tcPr>
            <w:tcW w:w="1191" w:type="dxa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3.248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21)</w:t>
            </w:r>
          </w:p>
        </w:tc>
      </w:tr>
      <w:tr w:rsidR="00545618" w:rsidRPr="00EF3796" w:rsidTr="00E20E1A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5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6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257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191" w:type="dxa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945644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tabs>
                <w:tab w:val="center" w:pos="1521"/>
                <w:tab w:val="right" w:pos="3042"/>
              </w:tabs>
              <w:autoSpaceDE w:val="0"/>
              <w:autoSpaceDN w:val="0"/>
              <w:adjustRightInd w:val="0"/>
              <w:jc w:val="both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Arctangent of </w:t>
            </w:r>
            <m:oMath>
              <m:r>
                <w:rPr>
                  <w:rFonts w:ascii="Cambria Math" w:hAnsi="Cambria Math" w:cs="Calibri"/>
                  <w:color w:val="000000"/>
                </w:rPr>
                <m:t>ρ</m:t>
              </m:r>
            </m:oMath>
          </w:p>
          <w:p w:rsidR="00545618" w:rsidRPr="009F15E9" w:rsidRDefault="00545618" w:rsidP="00545618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ab/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3.214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20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174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32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210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150)</w:t>
            </w:r>
          </w:p>
        </w:tc>
      </w:tr>
      <w:tr w:rsidR="00545618" w:rsidRPr="00EF3796" w:rsidTr="00945644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70420F">
        <w:trPr>
          <w:trHeight w:val="300"/>
        </w:trPr>
        <w:tc>
          <w:tcPr>
            <w:tcW w:w="3150" w:type="dxa"/>
            <w:vMerge w:val="restart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proofErr w:type="gramStart"/>
            <w:r w:rsidRPr="009F15E9">
              <w:rPr>
                <w:rFonts w:cs="Calibri"/>
                <w:color w:val="000000"/>
              </w:rPr>
              <w:t>Ln(</w:t>
            </w:r>
            <w:proofErr w:type="gramEnd"/>
            <m:oMath>
              <m:r>
                <w:rPr>
                  <w:rFonts w:ascii="Cambria Math" w:hAnsi="Cambria Math" w:cs="Calibri"/>
                  <w:color w:val="000000"/>
                </w:rPr>
                <m:t>σ</m:t>
              </m:r>
            </m:oMath>
            <w:r w:rsidRPr="009F15E9">
              <w:rPr>
                <w:rFonts w:cs="Calibri"/>
                <w:color w:val="000000"/>
              </w:rPr>
              <w:t>)</w:t>
            </w:r>
          </w:p>
        </w:tc>
        <w:tc>
          <w:tcPr>
            <w:tcW w:w="2366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0.791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248)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438***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76)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Merge w:val="restart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0.067</w:t>
            </w:r>
          </w:p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(0.044)</w:t>
            </w:r>
          </w:p>
        </w:tc>
      </w:tr>
      <w:tr w:rsidR="00545618" w:rsidRPr="00EF3796" w:rsidTr="0070420F">
        <w:trPr>
          <w:trHeight w:val="300"/>
        </w:trPr>
        <w:tc>
          <w:tcPr>
            <w:tcW w:w="3150" w:type="dxa"/>
            <w:vMerge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2366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Merge/>
            <w:vAlign w:val="bottom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</w:tr>
      <w:tr w:rsidR="00545618" w:rsidRPr="00EF3796" w:rsidTr="00A7726B">
        <w:trPr>
          <w:trHeight w:val="300"/>
        </w:trPr>
        <w:tc>
          <w:tcPr>
            <w:tcW w:w="3150" w:type="dxa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Wald Test     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  <w:u w:val="single"/>
              </w:rPr>
            </w:pPr>
            <w:r w:rsidRPr="00545618">
              <w:rPr>
                <w:rFonts w:ascii="Cambria" w:hAnsi="Cambria" w:cs="Calibri"/>
                <w:color w:val="000000"/>
              </w:rPr>
              <w:t>64.411***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21.081**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23.080**</w:t>
            </w:r>
          </w:p>
        </w:tc>
      </w:tr>
      <w:tr w:rsidR="00545618" w:rsidRPr="00EF3796" w:rsidTr="001B6A57">
        <w:trPr>
          <w:trHeight w:val="300"/>
        </w:trPr>
        <w:tc>
          <w:tcPr>
            <w:tcW w:w="3150" w:type="dxa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Bayesian Information Criterion</w:t>
            </w:r>
          </w:p>
        </w:tc>
        <w:tc>
          <w:tcPr>
            <w:tcW w:w="2366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14318.003</w:t>
            </w:r>
          </w:p>
        </w:tc>
        <w:tc>
          <w:tcPr>
            <w:tcW w:w="154" w:type="dxa"/>
            <w:vAlign w:val="center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12984.297</w:t>
            </w:r>
          </w:p>
        </w:tc>
        <w:tc>
          <w:tcPr>
            <w:tcW w:w="158" w:type="dxa"/>
            <w:vAlign w:val="center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13603.527</w:t>
            </w:r>
          </w:p>
        </w:tc>
      </w:tr>
      <w:tr w:rsidR="00545618" w:rsidRPr="00EF3796" w:rsidTr="00A7726B">
        <w:trPr>
          <w:trHeight w:val="300"/>
        </w:trPr>
        <w:tc>
          <w:tcPr>
            <w:tcW w:w="3150" w:type="dxa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Log Likelihood                                                                                 </w:t>
            </w:r>
          </w:p>
        </w:tc>
        <w:tc>
          <w:tcPr>
            <w:tcW w:w="2366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6934.405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6267.552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-6577.167</w:t>
            </w:r>
          </w:p>
        </w:tc>
      </w:tr>
      <w:tr w:rsidR="00545618" w:rsidRPr="00EF3796" w:rsidTr="001B6A57">
        <w:trPr>
          <w:trHeight w:val="300"/>
        </w:trPr>
        <w:tc>
          <w:tcPr>
            <w:tcW w:w="3150" w:type="dxa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Vacancy-Days</w:t>
            </w:r>
          </w:p>
        </w:tc>
        <w:tc>
          <w:tcPr>
            <w:tcW w:w="2366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262389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  <w:vAlign w:val="bottom"/>
          </w:tcPr>
          <w:p w:rsidR="00545618" w:rsidRPr="00545618" w:rsidRDefault="00545618" w:rsidP="00545618">
            <w:pPr>
              <w:jc w:val="center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262389</w:t>
            </w:r>
          </w:p>
        </w:tc>
      </w:tr>
      <w:tr w:rsidR="00545618" w:rsidRPr="00EF3796" w:rsidTr="00A7726B">
        <w:trPr>
          <w:trHeight w:val="300"/>
        </w:trPr>
        <w:tc>
          <w:tcPr>
            <w:tcW w:w="3150" w:type="dxa"/>
          </w:tcPr>
          <w:p w:rsidR="00545618" w:rsidRPr="009F15E9" w:rsidRDefault="00545618" w:rsidP="00545618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>Number of Nominations</w:t>
            </w:r>
          </w:p>
        </w:tc>
        <w:tc>
          <w:tcPr>
            <w:tcW w:w="2366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4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849</w:t>
            </w:r>
          </w:p>
        </w:tc>
        <w:tc>
          <w:tcPr>
            <w:tcW w:w="158" w:type="dxa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Cambria" w:hAnsi="Cambria"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545618" w:rsidRPr="00545618" w:rsidRDefault="00545618" w:rsidP="00545618">
            <w:pPr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ascii="Cambria" w:hAnsi="Cambria" w:cs="Calibri"/>
                <w:color w:val="000000"/>
              </w:rPr>
            </w:pPr>
            <w:r w:rsidRPr="00545618">
              <w:rPr>
                <w:rFonts w:ascii="Cambria" w:hAnsi="Cambria" w:cs="Calibri"/>
                <w:color w:val="000000"/>
              </w:rPr>
              <w:t>849</w:t>
            </w:r>
          </w:p>
        </w:tc>
      </w:tr>
    </w:tbl>
    <w:p w:rsidR="00FB4ED8" w:rsidRDefault="00FB4ED8" w:rsidP="00FB4ED8">
      <w:pPr>
        <w:ind w:left="-720"/>
      </w:pPr>
      <w:r>
        <w:t xml:space="preserve">Note: </w:t>
      </w:r>
      <w:r w:rsidR="00FA76E9">
        <w:t xml:space="preserve">Both </w:t>
      </w:r>
      <w:r w:rsidR="00FA76E9">
        <w:rPr>
          <w:i/>
        </w:rPr>
        <w:t xml:space="preserve">President’s First Term </w:t>
      </w:r>
      <w:r w:rsidR="00FA76E9">
        <w:t xml:space="preserve">and the </w:t>
      </w:r>
      <w:proofErr w:type="spellStart"/>
      <w:r w:rsidR="00FA76E9">
        <w:t>i</w:t>
      </w:r>
      <w:r w:rsidR="00A7726B">
        <w:t>teraction</w:t>
      </w:r>
      <w:proofErr w:type="spellEnd"/>
      <w:r w:rsidR="00A7726B">
        <w:t xml:space="preserve"> between </w:t>
      </w:r>
      <w:r w:rsidR="00A7726B">
        <w:rPr>
          <w:i/>
        </w:rPr>
        <w:t xml:space="preserve">President-Filibuster Distance </w:t>
      </w:r>
      <w:r w:rsidR="00A7726B">
        <w:t xml:space="preserve">and </w:t>
      </w:r>
      <w:r w:rsidR="00A7726B">
        <w:rPr>
          <w:i/>
        </w:rPr>
        <w:t xml:space="preserve">Divided </w:t>
      </w:r>
      <w:r w:rsidR="00A7726B" w:rsidRPr="00A7726B">
        <w:rPr>
          <w:i/>
        </w:rPr>
        <w:t>Government</w:t>
      </w:r>
      <w:r w:rsidR="00A7726B">
        <w:t xml:space="preserve"> </w:t>
      </w:r>
      <w:r w:rsidR="00FA76E9">
        <w:t xml:space="preserve">were </w:t>
      </w:r>
      <w:r w:rsidR="00A7726B">
        <w:t xml:space="preserve">omitted due to collinearity issues. </w:t>
      </w:r>
      <w:r w:rsidRPr="00A7726B">
        <w:t>Standard</w:t>
      </w:r>
      <w:r w:rsidRPr="00A72932">
        <w:t xml:space="preserve"> errors clustered on vacancy-attempt in parentheses.</w:t>
      </w:r>
      <w:r>
        <w:t xml:space="preserve">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FB4ED8" w:rsidRDefault="00FB4ED8" w:rsidP="00FB4ED8">
      <w:pPr>
        <w:ind w:left="-720"/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6B7455" w:rsidRDefault="006B7455" w:rsidP="009E6254">
      <w:pPr>
        <w:jc w:val="center"/>
        <w:rPr>
          <w:b/>
        </w:rPr>
      </w:pPr>
    </w:p>
    <w:p w:rsidR="00C200A8" w:rsidRDefault="00C200A8" w:rsidP="009E6254">
      <w:pPr>
        <w:jc w:val="center"/>
        <w:rPr>
          <w:b/>
        </w:rPr>
      </w:pPr>
    </w:p>
    <w:p w:rsidR="00C200A8" w:rsidRDefault="00C200A8" w:rsidP="009E6254">
      <w:pPr>
        <w:jc w:val="center"/>
        <w:rPr>
          <w:b/>
        </w:rPr>
      </w:pPr>
    </w:p>
    <w:p w:rsidR="00C200A8" w:rsidRDefault="00C200A8" w:rsidP="009E6254">
      <w:pPr>
        <w:jc w:val="center"/>
        <w:rPr>
          <w:b/>
        </w:rPr>
      </w:pPr>
    </w:p>
    <w:p w:rsidR="00347126" w:rsidRPr="00B5764D" w:rsidRDefault="006B7455" w:rsidP="00347126">
      <w:pPr>
        <w:jc w:val="center"/>
        <w:rPr>
          <w:i/>
        </w:rPr>
      </w:pPr>
      <w:r>
        <w:rPr>
          <w:b/>
        </w:rPr>
        <w:lastRenderedPageBreak/>
        <w:t>Table A-23</w:t>
      </w:r>
      <w:r w:rsidR="00347126">
        <w:rPr>
          <w:b/>
        </w:rPr>
        <w:t xml:space="preserve">b: Marginal Effects of </w:t>
      </w:r>
      <w:r w:rsidR="00347126">
        <w:rPr>
          <w:b/>
          <w:i/>
        </w:rPr>
        <w:t>Year in Vacancy</w:t>
      </w:r>
      <w:r w:rsidR="00347126">
        <w:rPr>
          <w:b/>
        </w:rPr>
        <w:t xml:space="preserve"> and </w:t>
      </w:r>
      <w:r w:rsidR="00347126">
        <w:rPr>
          <w:b/>
          <w:i/>
        </w:rPr>
        <w:t>Year in Congress</w:t>
      </w:r>
      <w:r w:rsidR="00347126">
        <w:rPr>
          <w:b/>
        </w:rPr>
        <w:t xml:space="preserve">, Conditional on </w:t>
      </w:r>
      <w:r w:rsidR="00347126">
        <w:rPr>
          <w:b/>
          <w:i/>
        </w:rPr>
        <w:t>Year in Administration</w:t>
      </w:r>
    </w:p>
    <w:tbl>
      <w:tblPr>
        <w:tblW w:w="10818" w:type="dxa"/>
        <w:tblInd w:w="-66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3150"/>
        <w:gridCol w:w="1170"/>
        <w:gridCol w:w="1286"/>
        <w:gridCol w:w="154"/>
        <w:gridCol w:w="1170"/>
        <w:gridCol w:w="1282"/>
        <w:gridCol w:w="158"/>
        <w:gridCol w:w="1170"/>
        <w:gridCol w:w="1278"/>
      </w:tblGrid>
      <w:tr w:rsidR="00347126" w:rsidRPr="009F15E9" w:rsidTr="007B1E1A">
        <w:trPr>
          <w:trHeight w:val="600"/>
        </w:trPr>
        <w:tc>
          <w:tcPr>
            <w:tcW w:w="3150" w:type="dxa"/>
          </w:tcPr>
          <w:p w:rsidR="00347126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6" w:type="dxa"/>
            <w:gridSpan w:val="2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President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4" w:type="dxa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52" w:type="dxa"/>
            <w:gridSpan w:val="2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Logged Filibuster-Nomine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  <w:tc>
          <w:tcPr>
            <w:tcW w:w="158" w:type="dxa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2448" w:type="dxa"/>
            <w:gridSpan w:val="2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i/>
                <w:iCs/>
                <w:color w:val="000000"/>
              </w:rPr>
            </w:pPr>
            <w:r w:rsidRPr="009F15E9">
              <w:rPr>
                <w:rFonts w:cs="Calibri"/>
                <w:i/>
                <w:iCs/>
                <w:color w:val="000000"/>
              </w:rPr>
              <w:t xml:space="preserve">Relative </w:t>
            </w:r>
            <w:r>
              <w:rPr>
                <w:rFonts w:cs="Calibri"/>
                <w:i/>
                <w:iCs/>
                <w:color w:val="000000"/>
              </w:rPr>
              <w:t>Divergence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color w:val="000000"/>
              </w:rPr>
            </w:pPr>
            <w:r w:rsidRPr="009F15E9">
              <w:rPr>
                <w:rFonts w:cs="Calibri"/>
                <w:color w:val="000000"/>
              </w:rPr>
              <w:t xml:space="preserve">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286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4" w:type="dxa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0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282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  <w:tc>
          <w:tcPr>
            <w:tcW w:w="158" w:type="dxa"/>
          </w:tcPr>
          <w:p w:rsidR="00347126" w:rsidRPr="009F15E9" w:rsidRDefault="00347126" w:rsidP="00A7726B">
            <w:pPr>
              <w:widowControl w:val="0"/>
              <w:autoSpaceDE w:val="0"/>
              <w:autoSpaceDN w:val="0"/>
              <w:adjustRightInd w:val="0"/>
              <w:rPr>
                <w:rFonts w:cs="Calibri"/>
                <w:color w:val="000000"/>
              </w:rPr>
            </w:pPr>
          </w:p>
        </w:tc>
        <w:tc>
          <w:tcPr>
            <w:tcW w:w="1170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Outcome</w:t>
            </w:r>
          </w:p>
        </w:tc>
        <w:tc>
          <w:tcPr>
            <w:tcW w:w="1278" w:type="dxa"/>
          </w:tcPr>
          <w:p w:rsidR="00347126" w:rsidRPr="009F15E9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color w:val="000000"/>
                <w:u w:val="single"/>
              </w:rPr>
            </w:pPr>
            <w:r w:rsidRPr="009F15E9">
              <w:rPr>
                <w:rFonts w:cs="Calibri"/>
                <w:color w:val="000000"/>
                <w:u w:val="single"/>
              </w:rPr>
              <w:t>Selection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First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74**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1)</w:t>
            </w:r>
          </w:p>
        </w:tc>
        <w:tc>
          <w:tcPr>
            <w:tcW w:w="1286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59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31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3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96*</w:t>
            </w:r>
          </w:p>
          <w:p w:rsidR="003D538E" w:rsidRPr="0001661C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4)</w:t>
            </w:r>
          </w:p>
        </w:tc>
        <w:tc>
          <w:tcPr>
            <w:tcW w:w="1278" w:type="dxa"/>
          </w:tcPr>
          <w:p w:rsidR="0034712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</w:t>
            </w:r>
          </w:p>
          <w:p w:rsidR="00347916" w:rsidRPr="0001661C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3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Second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56**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2)</w:t>
            </w:r>
          </w:p>
        </w:tc>
        <w:tc>
          <w:tcPr>
            <w:tcW w:w="1286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**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49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28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*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67</w:t>
            </w:r>
          </w:p>
          <w:p w:rsidR="003D538E" w:rsidRPr="0001661C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48)</w:t>
            </w:r>
          </w:p>
        </w:tc>
        <w:tc>
          <w:tcPr>
            <w:tcW w:w="1278" w:type="dxa"/>
          </w:tcPr>
          <w:p w:rsidR="0034712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*</w:t>
            </w:r>
            <w:r w:rsidRPr="00347916">
              <w:rPr>
                <w:rFonts w:cs="Calibri"/>
                <w:bCs/>
                <w:color w:val="000000"/>
              </w:rPr>
              <w:t>*</w:t>
            </w:r>
          </w:p>
          <w:p w:rsidR="00347916" w:rsidRPr="0034791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  <w:vMerge w:val="restart"/>
          </w:tcPr>
          <w:p w:rsidR="00347126" w:rsidRPr="00360AAA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Fourth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  <w:vMerge w:val="restart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20</w:t>
            </w:r>
          </w:p>
          <w:p w:rsidR="00C54160" w:rsidRPr="00360AAA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1)</w:t>
            </w:r>
          </w:p>
        </w:tc>
        <w:tc>
          <w:tcPr>
            <w:tcW w:w="1286" w:type="dxa"/>
            <w:vMerge w:val="restart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4*</w:t>
            </w:r>
            <w:r w:rsidR="007B1E1A">
              <w:rPr>
                <w:rFonts w:cs="Calibri"/>
                <w:bCs/>
                <w:color w:val="000000"/>
              </w:rPr>
              <w:t>*</w:t>
            </w:r>
            <w:r>
              <w:rPr>
                <w:rFonts w:cs="Calibri"/>
                <w:bCs/>
                <w:color w:val="000000"/>
              </w:rPr>
              <w:t>*</w:t>
            </w:r>
          </w:p>
          <w:p w:rsidR="00C54160" w:rsidRPr="00360AAA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</w:t>
            </w:r>
            <w:r w:rsidR="007B1E1A">
              <w:rPr>
                <w:rFonts w:cs="Calibri"/>
                <w:bCs/>
                <w:color w:val="000000"/>
              </w:rPr>
              <w:t>0.0001)</w:t>
            </w:r>
          </w:p>
        </w:tc>
        <w:tc>
          <w:tcPr>
            <w:tcW w:w="154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29</w:t>
            </w:r>
          </w:p>
          <w:p w:rsidR="00EA2E0C" w:rsidRPr="00360AAA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37)</w:t>
            </w:r>
          </w:p>
        </w:tc>
        <w:tc>
          <w:tcPr>
            <w:tcW w:w="1282" w:type="dxa"/>
            <w:vMerge w:val="restart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***</w:t>
            </w:r>
          </w:p>
          <w:p w:rsidR="00EA2E0C" w:rsidRPr="00360AAA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1)</w:t>
            </w:r>
          </w:p>
        </w:tc>
        <w:tc>
          <w:tcPr>
            <w:tcW w:w="158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347126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07</w:t>
            </w:r>
          </w:p>
          <w:p w:rsidR="003D538E" w:rsidRPr="00360AAA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3)</w:t>
            </w:r>
          </w:p>
        </w:tc>
        <w:tc>
          <w:tcPr>
            <w:tcW w:w="1278" w:type="dxa"/>
            <w:vMerge w:val="restart"/>
          </w:tcPr>
          <w:p w:rsidR="0034712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</w:t>
            </w:r>
            <w:r w:rsidRPr="00347916">
              <w:rPr>
                <w:rFonts w:cs="Calibri"/>
                <w:bCs/>
                <w:color w:val="000000"/>
              </w:rPr>
              <w:t>***</w:t>
            </w:r>
          </w:p>
          <w:p w:rsidR="00347916" w:rsidRPr="0034791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  <w:u w:val="single"/>
              </w:rPr>
            </w:pPr>
            <w:r>
              <w:rPr>
                <w:rFonts w:cs="Calibri"/>
                <w:bCs/>
                <w:color w:val="000000"/>
              </w:rPr>
              <w:t>(0.0001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86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4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82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8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78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>Year in Vacancy (</w:t>
            </w:r>
            <w:r>
              <w:rPr>
                <w:rFonts w:cs="Calibri"/>
                <w:bCs/>
                <w:color w:val="000000"/>
              </w:rPr>
              <w:t xml:space="preserve">Eighth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48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60)</w:t>
            </w:r>
          </w:p>
        </w:tc>
        <w:tc>
          <w:tcPr>
            <w:tcW w:w="1286" w:type="dxa"/>
          </w:tcPr>
          <w:p w:rsidR="00347126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*</w:t>
            </w:r>
          </w:p>
          <w:p w:rsidR="007B1E1A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11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2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111</w:t>
            </w:r>
          </w:p>
          <w:p w:rsidR="003D538E" w:rsidRPr="0001661C" w:rsidRDefault="003D538E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03)</w:t>
            </w:r>
          </w:p>
        </w:tc>
        <w:tc>
          <w:tcPr>
            <w:tcW w:w="1278" w:type="dxa"/>
          </w:tcPr>
          <w:p w:rsidR="00347126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03*</w:t>
            </w:r>
          </w:p>
          <w:p w:rsidR="00347916" w:rsidRPr="0001661C" w:rsidRDefault="0034791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2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First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>)</w:t>
            </w:r>
            <w:r>
              <w:rPr>
                <w:rFonts w:cs="Calibri"/>
                <w:bCs/>
                <w:color w:val="000000"/>
              </w:rPr>
              <w:t xml:space="preserve"> </w:t>
            </w:r>
            <w:r w:rsidRPr="0001661C">
              <w:rPr>
                <w:rFonts w:cs="Calibri"/>
                <w:bCs/>
                <w:color w:val="000000"/>
              </w:rPr>
              <w:t xml:space="preserve">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14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95)</w:t>
            </w:r>
          </w:p>
        </w:tc>
        <w:tc>
          <w:tcPr>
            <w:tcW w:w="1286" w:type="dxa"/>
          </w:tcPr>
          <w:p w:rsidR="00347126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 w:rsidRPr="007B1E1A">
              <w:rPr>
                <w:rFonts w:cs="Calibri"/>
                <w:bCs/>
                <w:color w:val="000000"/>
              </w:rPr>
              <w:t>-0.0056***</w:t>
            </w:r>
          </w:p>
          <w:p w:rsidR="007B1E1A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 w:rsidRPr="007B1E1A">
              <w:rPr>
                <w:rFonts w:cs="Calibri"/>
                <w:bCs/>
                <w:color w:val="000000"/>
              </w:rPr>
              <w:t>(0.0010</w:t>
            </w:r>
            <w:r>
              <w:rPr>
                <w:rFonts w:cs="Calibri"/>
                <w:bCs/>
                <w:color w:val="000000"/>
              </w:rPr>
              <w:t>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86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92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62**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0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72**</w:t>
            </w:r>
          </w:p>
          <w:p w:rsidR="00581265" w:rsidRPr="0001661C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35)</w:t>
            </w:r>
          </w:p>
        </w:tc>
        <w:tc>
          <w:tcPr>
            <w:tcW w:w="1278" w:type="dxa"/>
          </w:tcPr>
          <w:p w:rsidR="00347126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62***</w:t>
            </w:r>
          </w:p>
          <w:p w:rsidR="00CD7A2C" w:rsidRPr="0001661C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10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  <w:vMerge w:val="restart"/>
          </w:tcPr>
          <w:p w:rsidR="00347126" w:rsidRPr="00360AAA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Second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  <w:vMerge w:val="restart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05</w:t>
            </w:r>
          </w:p>
          <w:p w:rsidR="00C54160" w:rsidRPr="00360AAA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60)</w:t>
            </w:r>
          </w:p>
        </w:tc>
        <w:tc>
          <w:tcPr>
            <w:tcW w:w="1286" w:type="dxa"/>
            <w:vMerge w:val="restart"/>
          </w:tcPr>
          <w:p w:rsidR="00347126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47***</w:t>
            </w:r>
          </w:p>
          <w:p w:rsidR="007B1E1A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8)</w:t>
            </w:r>
          </w:p>
        </w:tc>
        <w:tc>
          <w:tcPr>
            <w:tcW w:w="154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81</w:t>
            </w:r>
          </w:p>
          <w:p w:rsidR="00EA2E0C" w:rsidRPr="00360AAA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73)</w:t>
            </w:r>
          </w:p>
        </w:tc>
        <w:tc>
          <w:tcPr>
            <w:tcW w:w="1282" w:type="dxa"/>
            <w:vMerge w:val="restart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0***</w:t>
            </w:r>
          </w:p>
          <w:p w:rsidR="00EA2E0C" w:rsidRPr="00360AAA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7)</w:t>
            </w:r>
          </w:p>
        </w:tc>
        <w:tc>
          <w:tcPr>
            <w:tcW w:w="158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 w:val="restart"/>
          </w:tcPr>
          <w:p w:rsidR="00347126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241**</w:t>
            </w:r>
          </w:p>
          <w:p w:rsidR="00581265" w:rsidRPr="00360AAA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10)</w:t>
            </w:r>
          </w:p>
        </w:tc>
        <w:tc>
          <w:tcPr>
            <w:tcW w:w="1278" w:type="dxa"/>
            <w:vMerge w:val="restart"/>
          </w:tcPr>
          <w:p w:rsidR="00347126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50***</w:t>
            </w:r>
          </w:p>
          <w:p w:rsidR="00CD7A2C" w:rsidRPr="00360AAA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contextualSpacing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7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86" w:type="dxa"/>
            <w:vMerge/>
          </w:tcPr>
          <w:p w:rsidR="00347126" w:rsidRPr="007B1E1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4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82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58" w:type="dxa"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278" w:type="dxa"/>
            <w:vMerge/>
          </w:tcPr>
          <w:p w:rsidR="00347126" w:rsidRPr="00360AAA" w:rsidRDefault="00347126" w:rsidP="00A7726B">
            <w:pPr>
              <w:widowControl w:val="0"/>
              <w:tabs>
                <w:tab w:val="center" w:pos="4320"/>
                <w:tab w:val="right" w:pos="8640"/>
              </w:tabs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Fourth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88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22)</w:t>
            </w:r>
          </w:p>
        </w:tc>
        <w:tc>
          <w:tcPr>
            <w:tcW w:w="1286" w:type="dxa"/>
          </w:tcPr>
          <w:p w:rsidR="00347126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0***</w:t>
            </w:r>
          </w:p>
          <w:p w:rsidR="007B1E1A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4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70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52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2**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4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77**</w:t>
            </w:r>
          </w:p>
          <w:p w:rsidR="00581265" w:rsidRPr="0001661C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82)</w:t>
            </w:r>
          </w:p>
        </w:tc>
        <w:tc>
          <w:tcPr>
            <w:tcW w:w="1278" w:type="dxa"/>
          </w:tcPr>
          <w:p w:rsidR="00347126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32***</w:t>
            </w:r>
          </w:p>
          <w:p w:rsidR="00CD7A2C" w:rsidRPr="0001661C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4)</w:t>
            </w:r>
          </w:p>
        </w:tc>
      </w:tr>
      <w:tr w:rsidR="00347126" w:rsidRPr="009F15E9" w:rsidTr="00347916">
        <w:trPr>
          <w:trHeight w:val="300"/>
        </w:trPr>
        <w:tc>
          <w:tcPr>
            <w:tcW w:w="3150" w:type="dxa"/>
          </w:tcPr>
          <w:p w:rsidR="00347126" w:rsidRPr="0001661C" w:rsidRDefault="00347126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outlineLvl w:val="1"/>
              <w:rPr>
                <w:rFonts w:cs="Calibri"/>
                <w:bCs/>
                <w:color w:val="000000"/>
              </w:rPr>
            </w:pPr>
            <w:r w:rsidRPr="0001661C">
              <w:rPr>
                <w:rFonts w:cs="Calibri"/>
                <w:bCs/>
                <w:color w:val="000000"/>
              </w:rPr>
              <w:t xml:space="preserve">Year in </w:t>
            </w:r>
            <w:r>
              <w:rPr>
                <w:rFonts w:cs="Calibri"/>
                <w:bCs/>
                <w:color w:val="000000"/>
              </w:rPr>
              <w:t>Congress</w:t>
            </w:r>
            <w:r w:rsidRPr="0001661C">
              <w:rPr>
                <w:rFonts w:cs="Calibri"/>
                <w:bCs/>
                <w:color w:val="000000"/>
              </w:rPr>
              <w:t xml:space="preserve"> (</w:t>
            </w:r>
            <w:r>
              <w:rPr>
                <w:rFonts w:cs="Calibri"/>
                <w:bCs/>
                <w:color w:val="000000"/>
              </w:rPr>
              <w:t xml:space="preserve">Eighth Year in </w:t>
            </w:r>
            <w:proofErr w:type="gramStart"/>
            <w:r>
              <w:rPr>
                <w:rFonts w:cs="Calibri"/>
                <w:bCs/>
                <w:color w:val="000000"/>
              </w:rPr>
              <w:t>Administration</w:t>
            </w:r>
            <w:r w:rsidRPr="0001661C">
              <w:rPr>
                <w:rFonts w:cs="Calibri"/>
                <w:bCs/>
                <w:color w:val="000000"/>
              </w:rPr>
              <w:t xml:space="preserve">)   </w:t>
            </w:r>
            <w:proofErr w:type="gramEnd"/>
            <w:r w:rsidRPr="0001661C">
              <w:rPr>
                <w:rFonts w:cs="Calibri"/>
                <w:bCs/>
                <w:color w:val="000000"/>
              </w:rPr>
              <w:t xml:space="preserve">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1170" w:type="dxa"/>
          </w:tcPr>
          <w:p w:rsidR="00347126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155</w:t>
            </w:r>
          </w:p>
          <w:p w:rsidR="00C54160" w:rsidRPr="0001661C" w:rsidRDefault="00C54160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222)</w:t>
            </w:r>
          </w:p>
        </w:tc>
        <w:tc>
          <w:tcPr>
            <w:tcW w:w="1286" w:type="dxa"/>
          </w:tcPr>
          <w:p w:rsidR="00347126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1***</w:t>
            </w:r>
          </w:p>
          <w:p w:rsidR="007B1E1A" w:rsidRPr="007B1E1A" w:rsidRDefault="007B1E1A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3)</w:t>
            </w:r>
          </w:p>
        </w:tc>
        <w:tc>
          <w:tcPr>
            <w:tcW w:w="154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49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10)</w:t>
            </w:r>
          </w:p>
        </w:tc>
        <w:tc>
          <w:tcPr>
            <w:tcW w:w="1282" w:type="dxa"/>
          </w:tcPr>
          <w:p w:rsidR="00347126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2***</w:t>
            </w:r>
          </w:p>
          <w:p w:rsidR="00EA2E0C" w:rsidRPr="0001661C" w:rsidRDefault="00EA2E0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3)</w:t>
            </w:r>
          </w:p>
        </w:tc>
        <w:tc>
          <w:tcPr>
            <w:tcW w:w="158" w:type="dxa"/>
          </w:tcPr>
          <w:p w:rsidR="00347126" w:rsidRPr="0001661C" w:rsidRDefault="00347126" w:rsidP="00A7726B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bCs/>
                <w:color w:val="000000"/>
              </w:rPr>
            </w:pPr>
          </w:p>
        </w:tc>
        <w:tc>
          <w:tcPr>
            <w:tcW w:w="1170" w:type="dxa"/>
          </w:tcPr>
          <w:p w:rsidR="00347126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0.050</w:t>
            </w:r>
          </w:p>
          <w:p w:rsidR="00581265" w:rsidRPr="0001661C" w:rsidRDefault="00581265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148)</w:t>
            </w:r>
          </w:p>
        </w:tc>
        <w:tc>
          <w:tcPr>
            <w:tcW w:w="1278" w:type="dxa"/>
          </w:tcPr>
          <w:p w:rsidR="00347126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-0.0011***</w:t>
            </w:r>
          </w:p>
          <w:p w:rsidR="00CD7A2C" w:rsidRPr="0001661C" w:rsidRDefault="00CD7A2C" w:rsidP="00A7726B">
            <w:pPr>
              <w:keepNext/>
              <w:keepLines/>
              <w:widowControl w:val="0"/>
              <w:autoSpaceDE w:val="0"/>
              <w:autoSpaceDN w:val="0"/>
              <w:adjustRightInd w:val="0"/>
              <w:jc w:val="center"/>
              <w:outlineLvl w:val="1"/>
              <w:rPr>
                <w:rFonts w:cs="Calibri"/>
                <w:bCs/>
                <w:color w:val="000000"/>
              </w:rPr>
            </w:pPr>
            <w:r>
              <w:rPr>
                <w:rFonts w:cs="Calibri"/>
                <w:bCs/>
                <w:color w:val="000000"/>
              </w:rPr>
              <w:t>(0.0003)</w:t>
            </w:r>
          </w:p>
        </w:tc>
      </w:tr>
    </w:tbl>
    <w:p w:rsidR="00347126" w:rsidRPr="00A72932" w:rsidRDefault="00347126" w:rsidP="00347126">
      <w:pPr>
        <w:ind w:left="-720"/>
        <w:jc w:val="both"/>
      </w:pPr>
      <w:r>
        <w:t>Note: Results b</w:t>
      </w:r>
      <w:r w:rsidR="006B7455">
        <w:t>ased on the models in Table A-23</w:t>
      </w:r>
      <w:r>
        <w:t>a</w:t>
      </w:r>
      <w:r w:rsidRPr="00A72932">
        <w:t>.</w:t>
      </w:r>
      <w:r>
        <w:t xml:space="preserve"> Results for the </w:t>
      </w:r>
      <w:r>
        <w:rPr>
          <w:i/>
        </w:rPr>
        <w:t>Selection</w:t>
      </w:r>
      <w:r>
        <w:t xml:space="preserve"> model are the predicted changes in the probability of a nomination put forth. Results for the </w:t>
      </w:r>
      <w:r>
        <w:rPr>
          <w:i/>
        </w:rPr>
        <w:t>Outcome</w:t>
      </w:r>
      <w:r>
        <w:t xml:space="preserve"> model are the predicted changes in the dependent variable indicated in the top row. </w:t>
      </w:r>
      <w:r w:rsidRPr="00A72932">
        <w:t xml:space="preserve">Two-tailed tests: *** </w:t>
      </w:r>
      <w:r w:rsidRPr="00A72932">
        <w:rPr>
          <w:i/>
        </w:rPr>
        <w:t xml:space="preserve">p </w:t>
      </w:r>
      <w:r w:rsidRPr="00A72932">
        <w:t xml:space="preserve">&lt; 0.01; ** </w:t>
      </w:r>
      <w:r w:rsidRPr="00A72932">
        <w:rPr>
          <w:i/>
        </w:rPr>
        <w:t>p</w:t>
      </w:r>
      <w:r w:rsidRPr="00A72932">
        <w:t xml:space="preserve"> &lt; 0.05 * </w:t>
      </w:r>
      <w:r w:rsidRPr="00A72932">
        <w:rPr>
          <w:i/>
        </w:rPr>
        <w:t>p</w:t>
      </w:r>
      <w:r w:rsidRPr="00A72932">
        <w:t xml:space="preserve"> &lt; 0.1</w:t>
      </w: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p w:rsidR="00347126" w:rsidRDefault="00347126" w:rsidP="009E6254">
      <w:pPr>
        <w:jc w:val="center"/>
        <w:rPr>
          <w:b/>
        </w:rPr>
      </w:pPr>
    </w:p>
    <w:sectPr w:rsidR="00347126" w:rsidSect="00545A05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17973" w:rsidRDefault="00417973" w:rsidP="009C11C4">
      <w:r>
        <w:separator/>
      </w:r>
    </w:p>
  </w:endnote>
  <w:endnote w:type="continuationSeparator" w:id="0">
    <w:p w:rsidR="00417973" w:rsidRDefault="00417973" w:rsidP="009C11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0567924"/>
      <w:docPartObj>
        <w:docPartGallery w:val="Page Numbers (Bottom of Page)"/>
        <w:docPartUnique/>
      </w:docPartObj>
    </w:sdtPr>
    <w:sdtContent>
      <w:p w:rsidR="009C11C4" w:rsidRDefault="009C11C4" w:rsidP="006577D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9C11C4" w:rsidRDefault="009C11C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351765231"/>
      <w:docPartObj>
        <w:docPartGallery w:val="Page Numbers (Bottom of Page)"/>
        <w:docPartUnique/>
      </w:docPartObj>
    </w:sdtPr>
    <w:sdtContent>
      <w:p w:rsidR="009C11C4" w:rsidRDefault="009C11C4" w:rsidP="006577D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9C11C4" w:rsidRDefault="009C11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17973" w:rsidRDefault="00417973" w:rsidP="009C11C4">
      <w:r>
        <w:separator/>
      </w:r>
    </w:p>
  </w:footnote>
  <w:footnote w:type="continuationSeparator" w:id="0">
    <w:p w:rsidR="00417973" w:rsidRDefault="00417973" w:rsidP="009C11C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410187"/>
    <w:multiLevelType w:val="hybridMultilevel"/>
    <w:tmpl w:val="2C2E2D9A"/>
    <w:lvl w:ilvl="0" w:tplc="81066A2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EE2117E"/>
    <w:multiLevelType w:val="hybridMultilevel"/>
    <w:tmpl w:val="96C456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5A215E8"/>
    <w:multiLevelType w:val="hybridMultilevel"/>
    <w:tmpl w:val="548E47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60FAB"/>
    <w:rsid w:val="00000B4A"/>
    <w:rsid w:val="00022F5A"/>
    <w:rsid w:val="0003042B"/>
    <w:rsid w:val="000507EE"/>
    <w:rsid w:val="00055D7F"/>
    <w:rsid w:val="00060917"/>
    <w:rsid w:val="0007007D"/>
    <w:rsid w:val="00083EF7"/>
    <w:rsid w:val="000C4C0E"/>
    <w:rsid w:val="000F0C54"/>
    <w:rsid w:val="001020AF"/>
    <w:rsid w:val="001042A8"/>
    <w:rsid w:val="001962A0"/>
    <w:rsid w:val="001C1DBB"/>
    <w:rsid w:val="0020575A"/>
    <w:rsid w:val="00235B61"/>
    <w:rsid w:val="00275249"/>
    <w:rsid w:val="002A2D33"/>
    <w:rsid w:val="002D66ED"/>
    <w:rsid w:val="002F1B5D"/>
    <w:rsid w:val="002F65F4"/>
    <w:rsid w:val="002F77F5"/>
    <w:rsid w:val="00315A97"/>
    <w:rsid w:val="00345567"/>
    <w:rsid w:val="00347126"/>
    <w:rsid w:val="00347916"/>
    <w:rsid w:val="0035333B"/>
    <w:rsid w:val="00360802"/>
    <w:rsid w:val="003866DC"/>
    <w:rsid w:val="003D0549"/>
    <w:rsid w:val="003D538E"/>
    <w:rsid w:val="004036DD"/>
    <w:rsid w:val="00405BB7"/>
    <w:rsid w:val="00417973"/>
    <w:rsid w:val="00435C04"/>
    <w:rsid w:val="00452EA6"/>
    <w:rsid w:val="00486F2B"/>
    <w:rsid w:val="004A76E0"/>
    <w:rsid w:val="004B4178"/>
    <w:rsid w:val="004E0CC6"/>
    <w:rsid w:val="004E571D"/>
    <w:rsid w:val="004F6C99"/>
    <w:rsid w:val="0051255B"/>
    <w:rsid w:val="00545618"/>
    <w:rsid w:val="00545A05"/>
    <w:rsid w:val="00571E3D"/>
    <w:rsid w:val="00581265"/>
    <w:rsid w:val="00590E0F"/>
    <w:rsid w:val="005A397A"/>
    <w:rsid w:val="005C1D7E"/>
    <w:rsid w:val="005C4F00"/>
    <w:rsid w:val="005D44A8"/>
    <w:rsid w:val="0064399C"/>
    <w:rsid w:val="00653293"/>
    <w:rsid w:val="00660194"/>
    <w:rsid w:val="00663DED"/>
    <w:rsid w:val="006A3C95"/>
    <w:rsid w:val="006B7455"/>
    <w:rsid w:val="006C243B"/>
    <w:rsid w:val="006C7060"/>
    <w:rsid w:val="006D2EFB"/>
    <w:rsid w:val="0070527B"/>
    <w:rsid w:val="00743484"/>
    <w:rsid w:val="00757161"/>
    <w:rsid w:val="0077497D"/>
    <w:rsid w:val="00797663"/>
    <w:rsid w:val="007B1E1A"/>
    <w:rsid w:val="007F07CA"/>
    <w:rsid w:val="008050D6"/>
    <w:rsid w:val="00843A83"/>
    <w:rsid w:val="00877E42"/>
    <w:rsid w:val="008B527D"/>
    <w:rsid w:val="008F46E7"/>
    <w:rsid w:val="00907730"/>
    <w:rsid w:val="0092071F"/>
    <w:rsid w:val="00921B45"/>
    <w:rsid w:val="009416FF"/>
    <w:rsid w:val="00970B25"/>
    <w:rsid w:val="009C11C4"/>
    <w:rsid w:val="009C441F"/>
    <w:rsid w:val="009C4E34"/>
    <w:rsid w:val="009E6254"/>
    <w:rsid w:val="009F24D2"/>
    <w:rsid w:val="009F7B21"/>
    <w:rsid w:val="00A322C1"/>
    <w:rsid w:val="00A376DB"/>
    <w:rsid w:val="00A51678"/>
    <w:rsid w:val="00A725C7"/>
    <w:rsid w:val="00A7726B"/>
    <w:rsid w:val="00AE4A70"/>
    <w:rsid w:val="00AF0755"/>
    <w:rsid w:val="00AF145D"/>
    <w:rsid w:val="00AF526B"/>
    <w:rsid w:val="00AF59BD"/>
    <w:rsid w:val="00B07E94"/>
    <w:rsid w:val="00B12DF1"/>
    <w:rsid w:val="00B2389F"/>
    <w:rsid w:val="00B250EB"/>
    <w:rsid w:val="00B5277E"/>
    <w:rsid w:val="00B5764D"/>
    <w:rsid w:val="00B60FAB"/>
    <w:rsid w:val="00B758E8"/>
    <w:rsid w:val="00B802FB"/>
    <w:rsid w:val="00B919F3"/>
    <w:rsid w:val="00B929DA"/>
    <w:rsid w:val="00BE53A9"/>
    <w:rsid w:val="00BF5B5C"/>
    <w:rsid w:val="00C200A8"/>
    <w:rsid w:val="00C54160"/>
    <w:rsid w:val="00C73839"/>
    <w:rsid w:val="00C96D54"/>
    <w:rsid w:val="00CC06EF"/>
    <w:rsid w:val="00CD7A2C"/>
    <w:rsid w:val="00CE5139"/>
    <w:rsid w:val="00CF151C"/>
    <w:rsid w:val="00D42E9D"/>
    <w:rsid w:val="00D85262"/>
    <w:rsid w:val="00D94722"/>
    <w:rsid w:val="00DF6CC4"/>
    <w:rsid w:val="00E349BD"/>
    <w:rsid w:val="00E64F79"/>
    <w:rsid w:val="00EA2E0C"/>
    <w:rsid w:val="00EA67EF"/>
    <w:rsid w:val="00EE6C61"/>
    <w:rsid w:val="00EF4530"/>
    <w:rsid w:val="00F135F8"/>
    <w:rsid w:val="00F15AB3"/>
    <w:rsid w:val="00F465DB"/>
    <w:rsid w:val="00F50DD3"/>
    <w:rsid w:val="00F53513"/>
    <w:rsid w:val="00FA76E9"/>
    <w:rsid w:val="00FB4ED8"/>
    <w:rsid w:val="00FB521D"/>
    <w:rsid w:val="00FC4F8A"/>
    <w:rsid w:val="00FD4A8F"/>
    <w:rsid w:val="00FE5F5B"/>
    <w:rsid w:val="00FF5E2C"/>
    <w:rsid w:val="00FF77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810C601"/>
  <w14:defaultImageDpi w14:val="300"/>
  <w15:docId w15:val="{70CB7B7B-E3EF-2848-B63F-F3A60CB81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60FA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0FA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B60FAB"/>
    <w:pPr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B60FAB"/>
    <w:pPr>
      <w:spacing w:after="200"/>
    </w:pPr>
    <w:rPr>
      <w:b/>
      <w:bCs/>
      <w:color w:val="4F81BD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B60FA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60FA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FAB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B60FAB"/>
  </w:style>
  <w:style w:type="character" w:customStyle="1" w:styleId="FootnoteTextChar">
    <w:name w:val="Footnote Text Char"/>
    <w:basedOn w:val="DefaultParagraphFont"/>
    <w:link w:val="FootnoteText"/>
    <w:uiPriority w:val="99"/>
    <w:rsid w:val="00B60FAB"/>
  </w:style>
  <w:style w:type="character" w:styleId="FootnoteReference">
    <w:name w:val="footnote reference"/>
    <w:basedOn w:val="DefaultParagraphFont"/>
    <w:uiPriority w:val="99"/>
    <w:unhideWhenUsed/>
    <w:rsid w:val="00B60FAB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B60FAB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B60FA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0FAB"/>
  </w:style>
  <w:style w:type="character" w:styleId="PageNumber">
    <w:name w:val="page number"/>
    <w:basedOn w:val="DefaultParagraphFont"/>
    <w:uiPriority w:val="99"/>
    <w:semiHidden/>
    <w:unhideWhenUsed/>
    <w:rsid w:val="00B60FAB"/>
  </w:style>
  <w:style w:type="character" w:styleId="PlaceholderText">
    <w:name w:val="Placeholder Text"/>
    <w:basedOn w:val="DefaultParagraphFont"/>
    <w:uiPriority w:val="99"/>
    <w:semiHidden/>
    <w:rsid w:val="00B60FA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B60FA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0FAB"/>
  </w:style>
  <w:style w:type="character" w:styleId="FollowedHyperlink">
    <w:name w:val="FollowedHyperlink"/>
    <w:basedOn w:val="DefaultParagraphFont"/>
    <w:uiPriority w:val="99"/>
    <w:semiHidden/>
    <w:unhideWhenUsed/>
    <w:rsid w:val="00B60FAB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60F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0FA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0F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0F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0FA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60FAB"/>
  </w:style>
  <w:style w:type="paragraph" w:styleId="EndnoteText">
    <w:name w:val="endnote text"/>
    <w:basedOn w:val="Normal"/>
    <w:link w:val="EndnoteTextChar"/>
    <w:uiPriority w:val="99"/>
    <w:unhideWhenUsed/>
    <w:rsid w:val="00B60FAB"/>
  </w:style>
  <w:style w:type="character" w:customStyle="1" w:styleId="EndnoteTextChar">
    <w:name w:val="Endnote Text Char"/>
    <w:basedOn w:val="DefaultParagraphFont"/>
    <w:link w:val="EndnoteText"/>
    <w:uiPriority w:val="99"/>
    <w:rsid w:val="00B60FAB"/>
  </w:style>
  <w:style w:type="character" w:styleId="EndnoteReference">
    <w:name w:val="endnote reference"/>
    <w:basedOn w:val="DefaultParagraphFont"/>
    <w:uiPriority w:val="99"/>
    <w:unhideWhenUsed/>
    <w:rsid w:val="00B60FA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601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44</Pages>
  <Words>22375</Words>
  <Characters>127543</Characters>
  <Application>Microsoft Office Word</Application>
  <DocSecurity>0</DocSecurity>
  <Lines>1062</Lines>
  <Paragraphs>2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re Dame</Company>
  <LinksUpToDate>false</LinksUpToDate>
  <CharactersWithSpaces>149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y Hollibaugh</dc:creator>
  <cp:keywords/>
  <dc:description/>
  <cp:lastModifiedBy>Hollibaugh Jr, Gary E</cp:lastModifiedBy>
  <cp:revision>69</cp:revision>
  <dcterms:created xsi:type="dcterms:W3CDTF">2018-09-07T13:23:00Z</dcterms:created>
  <dcterms:modified xsi:type="dcterms:W3CDTF">2018-09-10T03:43:00Z</dcterms:modified>
</cp:coreProperties>
</file>